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35050" w14:textId="77777777" w:rsidR="00E23481" w:rsidRPr="00AF60D0" w:rsidRDefault="00E23481">
      <w:pPr>
        <w:widowControl w:val="0"/>
        <w:autoSpaceDE w:val="0"/>
        <w:autoSpaceDN w:val="0"/>
        <w:adjustRightInd w:val="0"/>
        <w:spacing w:before="6" w:after="0" w:line="160" w:lineRule="exact"/>
        <w:rPr>
          <w:rFonts w:ascii="Arial" w:eastAsia="Arial Unicode MS" w:hAnsi="Arial" w:cs="Arial"/>
          <w:sz w:val="16"/>
          <w:szCs w:val="16"/>
        </w:rPr>
      </w:pPr>
    </w:p>
    <w:p w14:paraId="22DCEDDF" w14:textId="77777777" w:rsidR="00E23481" w:rsidRPr="00AF60D0" w:rsidRDefault="002A21AB">
      <w:pPr>
        <w:widowControl w:val="0"/>
        <w:autoSpaceDE w:val="0"/>
        <w:autoSpaceDN w:val="0"/>
        <w:adjustRightInd w:val="0"/>
        <w:spacing w:before="68" w:after="0" w:line="240" w:lineRule="auto"/>
        <w:ind w:left="120" w:right="70"/>
        <w:jc w:val="both"/>
        <w:rPr>
          <w:rFonts w:ascii="Times New Roman" w:eastAsia="Arial Unicode MS" w:hAnsi="Times New Roman"/>
          <w:sz w:val="20"/>
          <w:szCs w:val="20"/>
        </w:rPr>
      </w:pPr>
      <w:r w:rsidRPr="00AF60D0">
        <w:rPr>
          <w:noProof/>
        </w:rPr>
        <mc:AlternateContent>
          <mc:Choice Requires="wpg">
            <w:drawing>
              <wp:anchor distT="0" distB="0" distL="114300" distR="114300" simplePos="0" relativeHeight="251658752" behindDoc="1" locked="0" layoutInCell="0" allowOverlap="1" wp14:anchorId="2926D0EB" wp14:editId="512992C0">
                <wp:simplePos x="0" y="0"/>
                <wp:positionH relativeFrom="page">
                  <wp:posOffset>885190</wp:posOffset>
                </wp:positionH>
                <wp:positionV relativeFrom="paragraph">
                  <wp:posOffset>20320</wp:posOffset>
                </wp:positionV>
                <wp:extent cx="5784215" cy="6350"/>
                <wp:effectExtent l="0" t="0" r="0" b="0"/>
                <wp:wrapNone/>
                <wp:docPr id="26"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27" name="Freeform 15"/>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Freeform 16"/>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F7B43E" id="Group 14" o:spid="_x0000_s1026" style="position:absolute;margin-left:69.7pt;margin-top:1.6pt;width:455.45pt;height:.5pt;z-index:-251657728;mso-position-horizontal-relative:page" coordorigin="1394,32" coordsize="9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" o:allowincell="f">
                <v:shape id="Freeform 15" o:spid="_x0000_s1027"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" path="m,l9098,e" filled="f" strokecolor="#363435" strokeweight=".5pt">
                  <v:path arrowok="t" o:connecttype="custom" o:connectlocs="0,0;9098,0" o:connectangles="0,0"/>
                </v:shape>
                <v:shape id="Freeform 16" o:spid="_x0000_s1028"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" path="m9098,l,e" filled="f" strokecolor="#363435" strokeweight=".5pt">
                  <v:path arrowok="t" o:connecttype="custom" o:connectlocs="9098,0;0,0" o:connectangles="0,0"/>
                </v:shape>
                <w10:wrap anchorx="page"/>
              </v:group>
            </w:pict>
          </mc:Fallback>
        </mc:AlternateContent>
      </w:r>
      <w:r w:rsidR="00E23481" w:rsidRPr="00AF60D0">
        <w:rPr>
          <w:rFonts w:ascii="Times New Roman" w:eastAsia="Arial Unicode MS" w:hAnsi="Times New Roman"/>
          <w:position w:val="1"/>
          <w:sz w:val="20"/>
          <w:szCs w:val="20"/>
        </w:rPr>
        <w:t>IOP Conf. Series: Materials Science and Engine</w:t>
      </w:r>
      <w:r w:rsidR="00E23481" w:rsidRPr="00AF60D0">
        <w:rPr>
          <w:rFonts w:ascii="Times New Roman" w:eastAsia="Arial Unicode MS" w:hAnsi="Times New Roman"/>
          <w:spacing w:val="-27"/>
          <w:position w:val="1"/>
          <w:sz w:val="20"/>
          <w:szCs w:val="20"/>
        </w:rPr>
        <w:t>e</w:t>
      </w:r>
      <w:r w:rsidR="00E23481" w:rsidRPr="00AF60D0">
        <w:rPr>
          <w:rFonts w:ascii="Times New Roman" w:eastAsia="Arial Unicode MS" w:hAnsi="Times New Roman"/>
          <w:b/>
          <w:bCs/>
          <w:spacing w:val="-73"/>
          <w:sz w:val="20"/>
          <w:szCs w:val="20"/>
        </w:rPr>
        <w:t>1</w:t>
      </w:r>
      <w:r w:rsidR="00E23481" w:rsidRPr="00AF60D0">
        <w:rPr>
          <w:rFonts w:ascii="Times New Roman" w:eastAsia="Arial Unicode MS" w:hAnsi="Times New Roman"/>
          <w:position w:val="1"/>
          <w:sz w:val="20"/>
          <w:szCs w:val="20"/>
        </w:rPr>
        <w:t>r</w:t>
      </w:r>
      <w:r w:rsidR="00E23481" w:rsidRPr="00AF60D0">
        <w:rPr>
          <w:rFonts w:ascii="Times New Roman" w:eastAsia="Arial Unicode MS" w:hAnsi="Times New Roman"/>
          <w:spacing w:val="-49"/>
          <w:position w:val="1"/>
          <w:sz w:val="20"/>
          <w:szCs w:val="20"/>
        </w:rPr>
        <w:t>i</w:t>
      </w:r>
      <w:r w:rsidR="00E23481" w:rsidRPr="00AF60D0">
        <w:rPr>
          <w:rFonts w:ascii="Times New Roman" w:eastAsia="Arial Unicode MS" w:hAnsi="Times New Roman"/>
          <w:b/>
          <w:bCs/>
          <w:spacing w:val="-51"/>
          <w:sz w:val="20"/>
          <w:szCs w:val="20"/>
        </w:rPr>
        <w:t>2</w:t>
      </w:r>
      <w:r w:rsidR="00E23481" w:rsidRPr="00AF60D0">
        <w:rPr>
          <w:rFonts w:ascii="Times New Roman" w:eastAsia="Arial Unicode MS" w:hAnsi="Times New Roman"/>
          <w:spacing w:val="-49"/>
          <w:position w:val="1"/>
          <w:sz w:val="20"/>
          <w:szCs w:val="20"/>
        </w:rPr>
        <w:t>n</w:t>
      </w:r>
      <w:r w:rsidR="00E23481" w:rsidRPr="00AF60D0">
        <w:rPr>
          <w:rFonts w:ascii="Times New Roman" w:eastAsia="Arial Unicode MS" w:hAnsi="Times New Roman"/>
          <w:b/>
          <w:bCs/>
          <w:spacing w:val="-51"/>
          <w:sz w:val="20"/>
          <w:szCs w:val="20"/>
        </w:rPr>
        <w:t>3</w:t>
      </w:r>
      <w:r w:rsidR="00E23481" w:rsidRPr="00AF60D0">
        <w:rPr>
          <w:rFonts w:ascii="Times New Roman" w:eastAsia="Arial Unicode MS" w:hAnsi="Times New Roman"/>
          <w:spacing w:val="-49"/>
          <w:position w:val="1"/>
          <w:sz w:val="20"/>
          <w:szCs w:val="20"/>
        </w:rPr>
        <w:t>g</w:t>
      </w:r>
      <w:r w:rsidR="00E23481" w:rsidRPr="00AF60D0">
        <w:rPr>
          <w:rFonts w:ascii="Times New Roman" w:eastAsia="Arial Unicode MS" w:hAnsi="Times New Roman"/>
          <w:b/>
          <w:bCs/>
          <w:spacing w:val="-1"/>
          <w:sz w:val="20"/>
          <w:szCs w:val="20"/>
        </w:rPr>
        <w:t>4</w:t>
      </w:r>
      <w:r w:rsidR="00E23481" w:rsidRPr="00AF60D0">
        <w:rPr>
          <w:rFonts w:ascii="Times New Roman" w:eastAsia="Arial Unicode MS" w:hAnsi="Times New Roman"/>
          <w:b/>
          <w:bCs/>
          <w:spacing w:val="-99"/>
          <w:position w:val="1"/>
          <w:sz w:val="20"/>
          <w:szCs w:val="20"/>
        </w:rPr>
        <w:t>4</w:t>
      </w:r>
      <w:r w:rsidR="000F1617" w:rsidRPr="00AF60D0">
        <w:rPr>
          <w:rFonts w:ascii="Times New Roman" w:eastAsia="Arial Unicode MS" w:hAnsi="Times New Roman"/>
          <w:b/>
          <w:bCs/>
          <w:spacing w:val="-1"/>
          <w:sz w:val="20"/>
          <w:szCs w:val="20"/>
        </w:rPr>
        <w:t>434</w:t>
      </w:r>
      <w:r w:rsidR="00E23481" w:rsidRPr="00AF60D0">
        <w:rPr>
          <w:rFonts w:ascii="Times New Roman" w:eastAsia="Arial Unicode MS" w:hAnsi="Times New Roman"/>
          <w:b/>
          <w:bCs/>
          <w:spacing w:val="-51"/>
          <w:sz w:val="20"/>
          <w:szCs w:val="20"/>
        </w:rPr>
        <w:t>8</w:t>
      </w:r>
      <w:r w:rsidR="00E23481" w:rsidRPr="00AF60D0">
        <w:rPr>
          <w:rFonts w:ascii="Times New Roman" w:eastAsia="Arial Unicode MS" w:hAnsi="Times New Roman"/>
          <w:spacing w:val="-15"/>
          <w:position w:val="1"/>
          <w:sz w:val="20"/>
          <w:szCs w:val="20"/>
        </w:rPr>
        <w:t>(</w:t>
      </w:r>
      <w:r w:rsidR="00E23481" w:rsidRPr="00AF60D0">
        <w:rPr>
          <w:rFonts w:ascii="Times New Roman" w:eastAsia="Arial Unicode MS" w:hAnsi="Times New Roman"/>
          <w:b/>
          <w:bCs/>
          <w:spacing w:val="-85"/>
          <w:sz w:val="20"/>
          <w:szCs w:val="20"/>
        </w:rPr>
        <w:t>9</w:t>
      </w:r>
      <w:r w:rsidR="00E23481" w:rsidRPr="00AF60D0">
        <w:rPr>
          <w:rFonts w:ascii="Times New Roman" w:eastAsia="Arial Unicode MS" w:hAnsi="Times New Roman"/>
          <w:position w:val="1"/>
          <w:sz w:val="20"/>
          <w:szCs w:val="20"/>
        </w:rPr>
        <w:t>2</w:t>
      </w:r>
      <w:r w:rsidR="00E23481" w:rsidRPr="00AF60D0">
        <w:rPr>
          <w:rFonts w:ascii="Times New Roman" w:eastAsia="Arial Unicode MS" w:hAnsi="Times New Roman"/>
          <w:spacing w:val="-15"/>
          <w:position w:val="1"/>
          <w:sz w:val="20"/>
          <w:szCs w:val="20"/>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0</w:t>
      </w:r>
      <w:r w:rsidR="00E23481" w:rsidRPr="00AF60D0">
        <w:rPr>
          <w:rFonts w:ascii="Times New Roman" w:eastAsia="Arial Unicode MS" w:hAnsi="Times New Roman"/>
          <w:spacing w:val="-51"/>
          <w:sz w:val="20"/>
          <w:szCs w:val="20"/>
        </w:rPr>
        <w:t>‘</w:t>
      </w:r>
      <w:r w:rsidR="00E23481" w:rsidRPr="00AF60D0">
        <w:rPr>
          <w:rFonts w:ascii="Times New Roman" w:eastAsia="Arial Unicode MS" w:hAnsi="Times New Roman"/>
          <w:spacing w:val="-49"/>
          <w:position w:val="1"/>
          <w:sz w:val="20"/>
          <w:szCs w:val="20"/>
        </w:rPr>
        <w:t>1</w:t>
      </w:r>
      <w:r w:rsidR="00E23481" w:rsidRPr="00AF60D0">
        <w:rPr>
          <w:rFonts w:ascii="Times New Roman" w:eastAsia="Arial Unicode MS" w:hAnsi="Times New Roman"/>
          <w:spacing w:val="-18"/>
          <w:sz w:val="20"/>
          <w:szCs w:val="20"/>
        </w:rPr>
        <w:t>’</w:t>
      </w:r>
      <w:r w:rsidR="00E23481" w:rsidRPr="00AF60D0">
        <w:rPr>
          <w:rFonts w:ascii="Times New Roman" w:eastAsia="Arial Unicode MS" w:hAnsi="Times New Roman"/>
          <w:spacing w:val="-82"/>
          <w:position w:val="1"/>
          <w:sz w:val="20"/>
          <w:szCs w:val="20"/>
        </w:rPr>
        <w:t>8</w:t>
      </w:r>
      <w:r w:rsidR="00E23481" w:rsidRPr="00AF60D0">
        <w:rPr>
          <w:rFonts w:ascii="Times New Roman" w:eastAsia="Arial Unicode MS" w:hAnsi="Times New Roman"/>
          <w:spacing w:val="-7"/>
          <w:sz w:val="20"/>
          <w:szCs w:val="20"/>
        </w:rPr>
        <w:t>“</w:t>
      </w:r>
      <w:r w:rsidR="00E23481" w:rsidRPr="00AF60D0">
        <w:rPr>
          <w:rFonts w:ascii="Times New Roman" w:eastAsia="Arial Unicode MS" w:hAnsi="Times New Roman"/>
          <w:spacing w:val="-60"/>
          <w:position w:val="1"/>
          <w:sz w:val="20"/>
          <w:szCs w:val="20"/>
        </w:rPr>
        <w:t>)</w:t>
      </w:r>
      <w:r w:rsidR="00E23481" w:rsidRPr="00AF60D0">
        <w:rPr>
          <w:rFonts w:ascii="Times New Roman" w:eastAsia="Arial Unicode MS" w:hAnsi="Times New Roman"/>
          <w:sz w:val="20"/>
          <w:szCs w:val="20"/>
        </w:rPr>
        <w:t>”</w:t>
      </w:r>
      <w:r w:rsidR="00E23481" w:rsidRPr="00AF60D0">
        <w:rPr>
          <w:rFonts w:ascii="Times New Roman" w:eastAsia="Arial Unicode MS" w:hAnsi="Times New Roman"/>
          <w:spacing w:val="-29"/>
          <w:sz w:val="20"/>
          <w:szCs w:val="20"/>
        </w:rPr>
        <w:t xml:space="preserve"> </w:t>
      </w:r>
      <w:r w:rsidR="00E23481" w:rsidRPr="00AF60D0">
        <w:rPr>
          <w:rFonts w:ascii="Times New Roman" w:eastAsia="Arial Unicode MS" w:hAnsi="Times New Roman"/>
          <w:position w:val="1"/>
          <w:sz w:val="20"/>
          <w:szCs w:val="20"/>
        </w:rPr>
        <w:t xml:space="preserve">012209  </w:t>
      </w:r>
      <w:r w:rsidR="00E23481" w:rsidRPr="00AF60D0">
        <w:rPr>
          <w:rFonts w:ascii="Times New Roman" w:eastAsia="Arial Unicode MS" w:hAnsi="Times New Roman"/>
          <w:spacing w:val="10"/>
          <w:position w:val="1"/>
          <w:sz w:val="20"/>
          <w:szCs w:val="20"/>
        </w:rPr>
        <w:t xml:space="preserve"> </w:t>
      </w:r>
      <w:r w:rsidR="00E23481" w:rsidRPr="00AF60D0">
        <w:rPr>
          <w:rFonts w:ascii="Times New Roman" w:eastAsia="Arial Unicode MS" w:hAnsi="Times New Roman"/>
          <w:position w:val="1"/>
          <w:sz w:val="20"/>
          <w:szCs w:val="20"/>
        </w:rPr>
        <w:t>doi:10.1088/1757-899X/434/1/012209</w:t>
      </w:r>
    </w:p>
    <w:p w14:paraId="109E5191" w14:textId="77777777" w:rsidR="00E23481" w:rsidRPr="00AF60D0" w:rsidRDefault="00E23481" w:rsidP="00D21635">
      <w:pPr>
        <w:widowControl w:val="0"/>
        <w:autoSpaceDE w:val="0"/>
        <w:autoSpaceDN w:val="0"/>
        <w:adjustRightInd w:val="0"/>
        <w:spacing w:after="0" w:line="240" w:lineRule="auto"/>
        <w:rPr>
          <w:rFonts w:ascii="Times New Roman" w:eastAsia="Arial Unicode MS" w:hAnsi="Times New Roman"/>
        </w:rPr>
      </w:pPr>
    </w:p>
    <w:p w14:paraId="24ABDB14" w14:textId="77777777" w:rsidR="0057707A" w:rsidRPr="00AF60D0" w:rsidRDefault="0057707A" w:rsidP="00D21635">
      <w:pPr>
        <w:widowControl w:val="0"/>
        <w:autoSpaceDE w:val="0"/>
        <w:autoSpaceDN w:val="0"/>
        <w:adjustRightInd w:val="0"/>
        <w:spacing w:after="0" w:line="240" w:lineRule="auto"/>
        <w:rPr>
          <w:rFonts w:ascii="Times New Roman" w:eastAsia="Arial Unicode MS" w:hAnsi="Times New Roman"/>
        </w:rPr>
      </w:pPr>
    </w:p>
    <w:p w14:paraId="700058F7" w14:textId="77777777" w:rsidR="0057707A" w:rsidRPr="00AF60D0" w:rsidRDefault="0057707A" w:rsidP="00D21635">
      <w:pPr>
        <w:widowControl w:val="0"/>
        <w:autoSpaceDE w:val="0"/>
        <w:autoSpaceDN w:val="0"/>
        <w:adjustRightInd w:val="0"/>
        <w:spacing w:after="0" w:line="240" w:lineRule="auto"/>
        <w:rPr>
          <w:rFonts w:ascii="Times New Roman" w:eastAsia="Arial Unicode MS" w:hAnsi="Times New Roman"/>
        </w:rPr>
      </w:pPr>
    </w:p>
    <w:p w14:paraId="5861FF9A" w14:textId="77777777" w:rsidR="0057707A" w:rsidRPr="00AF60D0" w:rsidRDefault="0057707A" w:rsidP="00D21635">
      <w:pPr>
        <w:widowControl w:val="0"/>
        <w:autoSpaceDE w:val="0"/>
        <w:autoSpaceDN w:val="0"/>
        <w:adjustRightInd w:val="0"/>
        <w:spacing w:after="0" w:line="240" w:lineRule="auto"/>
        <w:ind w:right="261"/>
        <w:rPr>
          <w:rFonts w:ascii="Times New Roman" w:eastAsia="Arial Unicode MS" w:hAnsi="Times New Roman"/>
        </w:rPr>
      </w:pPr>
    </w:p>
    <w:p w14:paraId="4297AB29" w14:textId="62936E7C" w:rsidR="00E23481" w:rsidRPr="00AF60D0" w:rsidRDefault="001D50D8" w:rsidP="00D21635">
      <w:pPr>
        <w:widowControl w:val="0"/>
        <w:autoSpaceDE w:val="0"/>
        <w:autoSpaceDN w:val="0"/>
        <w:adjustRightInd w:val="0"/>
        <w:spacing w:after="0" w:line="240" w:lineRule="auto"/>
        <w:ind w:left="139" w:right="261"/>
        <w:rPr>
          <w:rFonts w:ascii="Times New Roman" w:eastAsia="Arial Unicode MS" w:hAnsi="Times New Roman"/>
          <w:sz w:val="34"/>
          <w:szCs w:val="34"/>
          <w:lang w:val="en-US"/>
        </w:rPr>
      </w:pPr>
      <w:r w:rsidRPr="00AF60D0">
        <w:rPr>
          <w:rFonts w:ascii="Times New Roman" w:eastAsia="Arial Unicode MS" w:hAnsi="Times New Roman"/>
          <w:b/>
          <w:bCs/>
          <w:spacing w:val="1"/>
          <w:sz w:val="34"/>
          <w:szCs w:val="34"/>
          <w:lang w:val="en-US"/>
        </w:rPr>
        <w:t>PEWIRAUSAHA SEBAGAI PENOPANG KEMAJUAN BANGSA</w:t>
      </w:r>
    </w:p>
    <w:p w14:paraId="4F8E132B" w14:textId="77777777" w:rsidR="00E23481" w:rsidRPr="00AF60D0" w:rsidRDefault="00E23481" w:rsidP="00D21635">
      <w:pPr>
        <w:widowControl w:val="0"/>
        <w:autoSpaceDE w:val="0"/>
        <w:autoSpaceDN w:val="0"/>
        <w:adjustRightInd w:val="0"/>
        <w:spacing w:before="9" w:after="0" w:line="240" w:lineRule="auto"/>
        <w:rPr>
          <w:rFonts w:ascii="Times New Roman" w:eastAsia="Arial Unicode MS" w:hAnsi="Times New Roman"/>
          <w:sz w:val="34"/>
          <w:szCs w:val="34"/>
        </w:rPr>
      </w:pPr>
    </w:p>
    <w:p w14:paraId="18823935" w14:textId="77777777" w:rsidR="00E23481" w:rsidRPr="00AF60D0" w:rsidRDefault="00E23481" w:rsidP="00D21635">
      <w:pPr>
        <w:widowControl w:val="0"/>
        <w:autoSpaceDE w:val="0"/>
        <w:autoSpaceDN w:val="0"/>
        <w:adjustRightInd w:val="0"/>
        <w:spacing w:after="0" w:line="240" w:lineRule="auto"/>
        <w:rPr>
          <w:rFonts w:ascii="Times New Roman" w:eastAsia="Arial Unicode MS" w:hAnsi="Times New Roman"/>
        </w:rPr>
      </w:pPr>
    </w:p>
    <w:p w14:paraId="56D95EE6" w14:textId="77777777" w:rsidR="00E23481" w:rsidRPr="00AF60D0" w:rsidRDefault="00E23481" w:rsidP="00D21635">
      <w:pPr>
        <w:widowControl w:val="0"/>
        <w:autoSpaceDE w:val="0"/>
        <w:autoSpaceDN w:val="0"/>
        <w:adjustRightInd w:val="0"/>
        <w:spacing w:after="0" w:line="240" w:lineRule="auto"/>
        <w:rPr>
          <w:rFonts w:ascii="Times New Roman" w:eastAsia="Arial Unicode MS" w:hAnsi="Times New Roman"/>
        </w:rPr>
      </w:pPr>
    </w:p>
    <w:p w14:paraId="6C1A83AE" w14:textId="77777777" w:rsidR="00E23481" w:rsidRPr="00AF60D0" w:rsidRDefault="00296AD5" w:rsidP="00D21635">
      <w:pPr>
        <w:widowControl w:val="0"/>
        <w:autoSpaceDE w:val="0"/>
        <w:autoSpaceDN w:val="0"/>
        <w:adjustRightInd w:val="0"/>
        <w:spacing w:after="0" w:line="240" w:lineRule="auto"/>
        <w:ind w:left="1557" w:right="4570"/>
        <w:jc w:val="both"/>
        <w:rPr>
          <w:rFonts w:ascii="Times New Roman" w:eastAsia="Arial Unicode MS" w:hAnsi="Times New Roman"/>
        </w:rPr>
      </w:pPr>
      <w:r w:rsidRPr="00AF60D0">
        <w:rPr>
          <w:rFonts w:ascii="Times New Roman" w:eastAsia="Arial Unicode MS" w:hAnsi="Times New Roman"/>
          <w:b/>
          <w:bCs/>
          <w:lang w:val="en-US"/>
        </w:rPr>
        <w:t>Dyah ayu shinta permatasary</w:t>
      </w:r>
      <w:r w:rsidR="00E23481" w:rsidRPr="00AF60D0">
        <w:rPr>
          <w:rFonts w:ascii="Times New Roman" w:eastAsia="Arial Unicode MS" w:hAnsi="Times New Roman"/>
          <w:b/>
          <w:bCs/>
          <w:position w:val="8"/>
        </w:rPr>
        <w:t>1*</w:t>
      </w:r>
      <w:r w:rsidR="00E23481" w:rsidRPr="00AF60D0">
        <w:rPr>
          <w:rFonts w:ascii="Times New Roman" w:eastAsia="Arial Unicode MS" w:hAnsi="Times New Roman"/>
          <w:b/>
          <w:bCs/>
          <w:spacing w:val="17"/>
          <w:position w:val="8"/>
        </w:rPr>
        <w:t xml:space="preserve"> </w:t>
      </w:r>
      <w:r w:rsidR="00E23481" w:rsidRPr="00AF60D0">
        <w:rPr>
          <w:rFonts w:ascii="Times New Roman" w:eastAsia="Arial Unicode MS" w:hAnsi="Times New Roman"/>
          <w:b/>
          <w:bCs/>
        </w:rPr>
        <w:t>and</w:t>
      </w:r>
      <w:r w:rsidR="00E23481" w:rsidRPr="00AF60D0">
        <w:rPr>
          <w:rFonts w:ascii="Times New Roman" w:eastAsia="Arial Unicode MS" w:hAnsi="Times New Roman"/>
          <w:b/>
          <w:bCs/>
          <w:spacing w:val="-3"/>
        </w:rPr>
        <w:t xml:space="preserve"> </w:t>
      </w:r>
      <w:r w:rsidRPr="00AF60D0">
        <w:rPr>
          <w:rFonts w:ascii="Times New Roman" w:eastAsia="Arial Unicode MS" w:hAnsi="Times New Roman"/>
          <w:b/>
          <w:bCs/>
          <w:lang w:val="en-US"/>
        </w:rPr>
        <w:t>Jamaaludin J</w:t>
      </w:r>
      <w:r w:rsidRPr="00AF60D0">
        <w:rPr>
          <w:rFonts w:ascii="Times New Roman" w:eastAsia="Arial Unicode MS" w:hAnsi="Times New Roman"/>
          <w:b/>
          <w:bCs/>
          <w:position w:val="8"/>
        </w:rPr>
        <w:t>2</w:t>
      </w:r>
    </w:p>
    <w:p w14:paraId="503A9A27" w14:textId="77777777" w:rsidR="00E23481" w:rsidRPr="00AF60D0" w:rsidRDefault="00E23481" w:rsidP="00D21635">
      <w:pPr>
        <w:widowControl w:val="0"/>
        <w:autoSpaceDE w:val="0"/>
        <w:autoSpaceDN w:val="0"/>
        <w:adjustRightInd w:val="0"/>
        <w:spacing w:before="2" w:after="0" w:line="240" w:lineRule="auto"/>
        <w:rPr>
          <w:rFonts w:ascii="Times New Roman" w:eastAsia="Arial Unicode MS" w:hAnsi="Times New Roman"/>
        </w:rPr>
      </w:pPr>
    </w:p>
    <w:p w14:paraId="7338B264" w14:textId="77777777" w:rsidR="00E23481" w:rsidRPr="00AF60D0" w:rsidRDefault="00E23481" w:rsidP="00D21635">
      <w:pPr>
        <w:widowControl w:val="0"/>
        <w:autoSpaceDE w:val="0"/>
        <w:autoSpaceDN w:val="0"/>
        <w:adjustRightInd w:val="0"/>
        <w:spacing w:after="0" w:line="240" w:lineRule="auto"/>
        <w:ind w:left="1557" w:right="83"/>
        <w:jc w:val="both"/>
        <w:rPr>
          <w:rFonts w:ascii="Times New Roman" w:eastAsia="Arial Unicode MS" w:hAnsi="Times New Roman"/>
        </w:rPr>
      </w:pPr>
      <w:r w:rsidRPr="00AF60D0">
        <w:rPr>
          <w:rFonts w:ascii="Times New Roman" w:eastAsia="Arial Unicode MS" w:hAnsi="Times New Roman"/>
          <w:spacing w:val="2"/>
          <w:position w:val="8"/>
        </w:rPr>
        <w:t>1</w:t>
      </w:r>
      <w:r w:rsidR="001D50D8" w:rsidRPr="00AF60D0">
        <w:rPr>
          <w:rFonts w:ascii="Times New Roman" w:eastAsia="Arial Unicode MS" w:hAnsi="Times New Roman"/>
          <w:spacing w:val="1"/>
          <w:lang w:val="en-US"/>
        </w:rPr>
        <w:t xml:space="preserve">Fakultas Sains dan Teknologi, Universitas Muhammadiyah Sidoarjo 61271, </w:t>
      </w:r>
      <w:r w:rsidRPr="00AF60D0">
        <w:rPr>
          <w:rFonts w:ascii="Times New Roman" w:eastAsia="Arial Unicode MS" w:hAnsi="Times New Roman"/>
        </w:rPr>
        <w:t>J</w:t>
      </w:r>
      <w:r w:rsidRPr="00AF60D0">
        <w:rPr>
          <w:rFonts w:ascii="Times New Roman" w:eastAsia="Arial Unicode MS" w:hAnsi="Times New Roman"/>
          <w:spacing w:val="1"/>
        </w:rPr>
        <w:t>a</w:t>
      </w:r>
      <w:r w:rsidRPr="00AF60D0">
        <w:rPr>
          <w:rFonts w:ascii="Times New Roman" w:eastAsia="Arial Unicode MS" w:hAnsi="Times New Roman"/>
          <w:spacing w:val="-1"/>
        </w:rPr>
        <w:t>w</w:t>
      </w:r>
      <w:r w:rsidRPr="00AF60D0">
        <w:rPr>
          <w:rFonts w:ascii="Times New Roman" w:eastAsia="Arial Unicode MS" w:hAnsi="Times New Roman"/>
        </w:rPr>
        <w:t>a</w:t>
      </w:r>
      <w:r w:rsidRPr="00AF60D0">
        <w:rPr>
          <w:rFonts w:ascii="Times New Roman" w:eastAsia="Arial Unicode MS" w:hAnsi="Times New Roman"/>
          <w:spacing w:val="-2"/>
        </w:rPr>
        <w:t xml:space="preserve"> </w:t>
      </w:r>
      <w:r w:rsidRPr="00AF60D0">
        <w:rPr>
          <w:rFonts w:ascii="Times New Roman" w:eastAsia="Arial Unicode MS" w:hAnsi="Times New Roman"/>
          <w:spacing w:val="2"/>
        </w:rPr>
        <w:t>T</w:t>
      </w:r>
      <w:r w:rsidRPr="00AF60D0">
        <w:rPr>
          <w:rFonts w:ascii="Times New Roman" w:eastAsia="Arial Unicode MS" w:hAnsi="Times New Roman"/>
          <w:spacing w:val="1"/>
        </w:rPr>
        <w:t>i</w:t>
      </w:r>
      <w:r w:rsidRPr="00AF60D0">
        <w:rPr>
          <w:rFonts w:ascii="Times New Roman" w:eastAsia="Arial Unicode MS" w:hAnsi="Times New Roman"/>
          <w:spacing w:val="-4"/>
        </w:rPr>
        <w:t>m</w:t>
      </w:r>
      <w:r w:rsidRPr="00AF60D0">
        <w:rPr>
          <w:rFonts w:ascii="Times New Roman" w:eastAsia="Arial Unicode MS" w:hAnsi="Times New Roman"/>
        </w:rPr>
        <w:t>u</w:t>
      </w:r>
      <w:r w:rsidRPr="00AF60D0">
        <w:rPr>
          <w:rFonts w:ascii="Times New Roman" w:eastAsia="Arial Unicode MS" w:hAnsi="Times New Roman"/>
          <w:spacing w:val="1"/>
        </w:rPr>
        <w:t>r</w:t>
      </w:r>
      <w:r w:rsidRPr="00AF60D0">
        <w:rPr>
          <w:rFonts w:ascii="Times New Roman" w:eastAsia="Arial Unicode MS" w:hAnsi="Times New Roman"/>
        </w:rPr>
        <w:t xml:space="preserve">, </w:t>
      </w:r>
      <w:r w:rsidRPr="00AF60D0">
        <w:rPr>
          <w:rFonts w:ascii="Times New Roman" w:eastAsia="Arial Unicode MS" w:hAnsi="Times New Roman"/>
          <w:spacing w:val="-4"/>
        </w:rPr>
        <w:t>I</w:t>
      </w:r>
      <w:r w:rsidRPr="00AF60D0">
        <w:rPr>
          <w:rFonts w:ascii="Times New Roman" w:eastAsia="Arial Unicode MS" w:hAnsi="Times New Roman"/>
        </w:rPr>
        <w:t>ndone</w:t>
      </w:r>
      <w:r w:rsidRPr="00AF60D0">
        <w:rPr>
          <w:rFonts w:ascii="Times New Roman" w:eastAsia="Arial Unicode MS" w:hAnsi="Times New Roman"/>
          <w:spacing w:val="1"/>
        </w:rPr>
        <w:t>si</w:t>
      </w:r>
      <w:r w:rsidRPr="00AF60D0">
        <w:rPr>
          <w:rFonts w:ascii="Times New Roman" w:eastAsia="Arial Unicode MS" w:hAnsi="Times New Roman"/>
          <w:spacing w:val="-2"/>
        </w:rPr>
        <w:t>a</w:t>
      </w:r>
      <w:r w:rsidRPr="00AF60D0">
        <w:rPr>
          <w:rFonts w:ascii="Times New Roman" w:eastAsia="Arial Unicode MS" w:hAnsi="Times New Roman"/>
        </w:rPr>
        <w:t>.</w:t>
      </w:r>
    </w:p>
    <w:p w14:paraId="61209991" w14:textId="0C9F46B3" w:rsidR="00E23481" w:rsidRPr="00AF60D0" w:rsidRDefault="00E23481" w:rsidP="00D21635">
      <w:pPr>
        <w:widowControl w:val="0"/>
        <w:autoSpaceDE w:val="0"/>
        <w:autoSpaceDN w:val="0"/>
        <w:adjustRightInd w:val="0"/>
        <w:spacing w:before="5" w:after="0" w:line="240" w:lineRule="auto"/>
        <w:ind w:left="1557" w:right="80"/>
        <w:jc w:val="both"/>
        <w:rPr>
          <w:rFonts w:ascii="Times New Roman" w:eastAsia="Arial Unicode MS" w:hAnsi="Times New Roman"/>
        </w:rPr>
      </w:pPr>
      <w:r w:rsidRPr="00AF60D0">
        <w:rPr>
          <w:rFonts w:ascii="Times New Roman" w:eastAsia="Arial Unicode MS" w:hAnsi="Times New Roman"/>
          <w:position w:val="8"/>
        </w:rPr>
        <w:t>2</w:t>
      </w:r>
      <w:r w:rsidRPr="00AF60D0">
        <w:rPr>
          <w:rFonts w:ascii="Times New Roman" w:eastAsia="Arial Unicode MS" w:hAnsi="Times New Roman"/>
        </w:rPr>
        <w:t>Pro</w:t>
      </w:r>
      <w:r w:rsidRPr="00AF60D0">
        <w:rPr>
          <w:rFonts w:ascii="Times New Roman" w:eastAsia="Arial Unicode MS" w:hAnsi="Times New Roman"/>
          <w:spacing w:val="-2"/>
        </w:rPr>
        <w:t>g</w:t>
      </w:r>
      <w:r w:rsidRPr="00AF60D0">
        <w:rPr>
          <w:rFonts w:ascii="Times New Roman" w:eastAsia="Arial Unicode MS" w:hAnsi="Times New Roman"/>
          <w:spacing w:val="1"/>
        </w:rPr>
        <w:t>r</w:t>
      </w:r>
      <w:r w:rsidRPr="00AF60D0">
        <w:rPr>
          <w:rFonts w:ascii="Times New Roman" w:eastAsia="Arial Unicode MS" w:hAnsi="Times New Roman"/>
        </w:rPr>
        <w:t>am</w:t>
      </w:r>
      <w:r w:rsidRPr="00AF60D0">
        <w:rPr>
          <w:rFonts w:ascii="Times New Roman" w:eastAsia="Arial Unicode MS" w:hAnsi="Times New Roman"/>
          <w:spacing w:val="-4"/>
        </w:rPr>
        <w:t xml:space="preserve"> </w:t>
      </w:r>
      <w:r w:rsidRPr="00AF60D0">
        <w:rPr>
          <w:rFonts w:ascii="Times New Roman" w:eastAsia="Arial Unicode MS" w:hAnsi="Times New Roman"/>
        </w:rPr>
        <w:t>Studi</w:t>
      </w:r>
      <w:r w:rsidRPr="00AF60D0">
        <w:rPr>
          <w:rFonts w:ascii="Times New Roman" w:eastAsia="Arial Unicode MS" w:hAnsi="Times New Roman"/>
          <w:spacing w:val="-1"/>
        </w:rPr>
        <w:t xml:space="preserve"> </w:t>
      </w:r>
      <w:r w:rsidRPr="00AF60D0">
        <w:rPr>
          <w:rFonts w:ascii="Times New Roman" w:eastAsia="Arial Unicode MS" w:hAnsi="Times New Roman"/>
          <w:spacing w:val="2"/>
        </w:rPr>
        <w:t>T</w:t>
      </w:r>
      <w:r w:rsidRPr="00AF60D0">
        <w:rPr>
          <w:rFonts w:ascii="Times New Roman" w:eastAsia="Arial Unicode MS" w:hAnsi="Times New Roman"/>
        </w:rPr>
        <w:t>e</w:t>
      </w:r>
      <w:r w:rsidRPr="00AF60D0">
        <w:rPr>
          <w:rFonts w:ascii="Times New Roman" w:eastAsia="Arial Unicode MS" w:hAnsi="Times New Roman"/>
          <w:spacing w:val="-2"/>
        </w:rPr>
        <w:t>k</w:t>
      </w:r>
      <w:r w:rsidRPr="00AF60D0">
        <w:rPr>
          <w:rFonts w:ascii="Times New Roman" w:eastAsia="Arial Unicode MS" w:hAnsi="Times New Roman"/>
        </w:rPr>
        <w:t>n</w:t>
      </w:r>
      <w:r w:rsidRPr="00AF60D0">
        <w:rPr>
          <w:rFonts w:ascii="Times New Roman" w:eastAsia="Arial Unicode MS" w:hAnsi="Times New Roman"/>
          <w:spacing w:val="1"/>
        </w:rPr>
        <w:t>i</w:t>
      </w:r>
      <w:r w:rsidRPr="00AF60D0">
        <w:rPr>
          <w:rFonts w:ascii="Times New Roman" w:eastAsia="Arial Unicode MS" w:hAnsi="Times New Roman"/>
        </w:rPr>
        <w:t>k</w:t>
      </w:r>
      <w:r w:rsidRPr="00AF60D0">
        <w:rPr>
          <w:rFonts w:ascii="Times New Roman" w:eastAsia="Arial Unicode MS" w:hAnsi="Times New Roman"/>
          <w:spacing w:val="-2"/>
        </w:rPr>
        <w:t xml:space="preserve"> </w:t>
      </w:r>
      <w:r w:rsidR="001D50D8" w:rsidRPr="00AF60D0">
        <w:rPr>
          <w:rFonts w:ascii="Times New Roman" w:eastAsia="Arial Unicode MS" w:hAnsi="Times New Roman"/>
          <w:lang w:val="en-US"/>
        </w:rPr>
        <w:t>Industri</w:t>
      </w:r>
      <w:r w:rsidRPr="00AF60D0">
        <w:rPr>
          <w:rFonts w:ascii="Times New Roman" w:eastAsia="Arial Unicode MS" w:hAnsi="Times New Roman"/>
        </w:rPr>
        <w:t xml:space="preserve">, </w:t>
      </w:r>
      <w:r w:rsidRPr="00AF60D0">
        <w:rPr>
          <w:rFonts w:ascii="Times New Roman" w:eastAsia="Arial Unicode MS" w:hAnsi="Times New Roman"/>
          <w:spacing w:val="-1"/>
        </w:rPr>
        <w:t>U</w:t>
      </w:r>
      <w:r w:rsidRPr="00AF60D0">
        <w:rPr>
          <w:rFonts w:ascii="Times New Roman" w:eastAsia="Arial Unicode MS" w:hAnsi="Times New Roman"/>
        </w:rPr>
        <w:t>n</w:t>
      </w:r>
      <w:r w:rsidRPr="00AF60D0">
        <w:rPr>
          <w:rFonts w:ascii="Times New Roman" w:eastAsia="Arial Unicode MS" w:hAnsi="Times New Roman"/>
          <w:spacing w:val="1"/>
        </w:rPr>
        <w:t>i</w:t>
      </w:r>
      <w:r w:rsidRPr="00AF60D0">
        <w:rPr>
          <w:rFonts w:ascii="Times New Roman" w:eastAsia="Arial Unicode MS" w:hAnsi="Times New Roman"/>
          <w:spacing w:val="-2"/>
        </w:rPr>
        <w:t>v</w:t>
      </w:r>
      <w:r w:rsidRPr="00AF60D0">
        <w:rPr>
          <w:rFonts w:ascii="Times New Roman" w:eastAsia="Arial Unicode MS" w:hAnsi="Times New Roman"/>
        </w:rPr>
        <w:t>e</w:t>
      </w:r>
      <w:r w:rsidRPr="00AF60D0">
        <w:rPr>
          <w:rFonts w:ascii="Times New Roman" w:eastAsia="Arial Unicode MS" w:hAnsi="Times New Roman"/>
          <w:spacing w:val="1"/>
        </w:rPr>
        <w:t>r</w:t>
      </w:r>
      <w:r w:rsidRPr="00AF60D0">
        <w:rPr>
          <w:rFonts w:ascii="Times New Roman" w:eastAsia="Arial Unicode MS" w:hAnsi="Times New Roman"/>
          <w:spacing w:val="-2"/>
        </w:rPr>
        <w:t>s</w:t>
      </w:r>
      <w:r w:rsidRPr="00AF60D0">
        <w:rPr>
          <w:rFonts w:ascii="Times New Roman" w:eastAsia="Arial Unicode MS" w:hAnsi="Times New Roman"/>
          <w:spacing w:val="1"/>
        </w:rPr>
        <w:t>i</w:t>
      </w:r>
      <w:r w:rsidRPr="00AF60D0">
        <w:rPr>
          <w:rFonts w:ascii="Times New Roman" w:eastAsia="Arial Unicode MS" w:hAnsi="Times New Roman"/>
          <w:spacing w:val="-1"/>
        </w:rPr>
        <w:t>t</w:t>
      </w:r>
      <w:r w:rsidRPr="00AF60D0">
        <w:rPr>
          <w:rFonts w:ascii="Times New Roman" w:eastAsia="Arial Unicode MS" w:hAnsi="Times New Roman"/>
        </w:rPr>
        <w:t>as</w:t>
      </w:r>
      <w:r w:rsidRPr="00AF60D0">
        <w:rPr>
          <w:rFonts w:ascii="Times New Roman" w:eastAsia="Arial Unicode MS" w:hAnsi="Times New Roman"/>
          <w:spacing w:val="1"/>
        </w:rPr>
        <w:t xml:space="preserve"> </w:t>
      </w:r>
      <w:r w:rsidRPr="00AF60D0">
        <w:rPr>
          <w:rFonts w:ascii="Times New Roman" w:eastAsia="Arial Unicode MS" w:hAnsi="Times New Roman"/>
        </w:rPr>
        <w:t>Muh</w:t>
      </w:r>
      <w:r w:rsidRPr="00AF60D0">
        <w:rPr>
          <w:rFonts w:ascii="Times New Roman" w:eastAsia="Arial Unicode MS" w:hAnsi="Times New Roman"/>
          <w:spacing w:val="1"/>
        </w:rPr>
        <w:t>a</w:t>
      </w:r>
      <w:r w:rsidRPr="00AF60D0">
        <w:rPr>
          <w:rFonts w:ascii="Times New Roman" w:eastAsia="Arial Unicode MS" w:hAnsi="Times New Roman"/>
          <w:spacing w:val="-4"/>
        </w:rPr>
        <w:t>m</w:t>
      </w:r>
      <w:r w:rsidRPr="00AF60D0">
        <w:rPr>
          <w:rFonts w:ascii="Times New Roman" w:eastAsia="Arial Unicode MS" w:hAnsi="Times New Roman"/>
          <w:spacing w:val="-1"/>
        </w:rPr>
        <w:t>m</w:t>
      </w:r>
      <w:r w:rsidRPr="00AF60D0">
        <w:rPr>
          <w:rFonts w:ascii="Times New Roman" w:eastAsia="Arial Unicode MS" w:hAnsi="Times New Roman"/>
        </w:rPr>
        <w:t>ad</w:t>
      </w:r>
      <w:r w:rsidRPr="00AF60D0">
        <w:rPr>
          <w:rFonts w:ascii="Times New Roman" w:eastAsia="Arial Unicode MS" w:hAnsi="Times New Roman"/>
          <w:spacing w:val="1"/>
        </w:rPr>
        <w:t>i</w:t>
      </w:r>
      <w:r w:rsidRPr="00AF60D0">
        <w:rPr>
          <w:rFonts w:ascii="Times New Roman" w:eastAsia="Arial Unicode MS" w:hAnsi="Times New Roman"/>
          <w:spacing w:val="-2"/>
        </w:rPr>
        <w:t>y</w:t>
      </w:r>
      <w:r w:rsidRPr="00AF60D0">
        <w:rPr>
          <w:rFonts w:ascii="Times New Roman" w:eastAsia="Arial Unicode MS" w:hAnsi="Times New Roman"/>
        </w:rPr>
        <w:t>ah S</w:t>
      </w:r>
      <w:r w:rsidRPr="00AF60D0">
        <w:rPr>
          <w:rFonts w:ascii="Times New Roman" w:eastAsia="Arial Unicode MS" w:hAnsi="Times New Roman"/>
          <w:spacing w:val="1"/>
        </w:rPr>
        <w:t>i</w:t>
      </w:r>
      <w:r w:rsidRPr="00AF60D0">
        <w:rPr>
          <w:rFonts w:ascii="Times New Roman" w:eastAsia="Arial Unicode MS" w:hAnsi="Times New Roman"/>
          <w:spacing w:val="-2"/>
        </w:rPr>
        <w:t>d</w:t>
      </w:r>
      <w:r w:rsidRPr="00AF60D0">
        <w:rPr>
          <w:rFonts w:ascii="Times New Roman" w:eastAsia="Arial Unicode MS" w:hAnsi="Times New Roman"/>
        </w:rPr>
        <w:t>oa</w:t>
      </w:r>
      <w:r w:rsidRPr="00AF60D0">
        <w:rPr>
          <w:rFonts w:ascii="Times New Roman" w:eastAsia="Arial Unicode MS" w:hAnsi="Times New Roman"/>
          <w:spacing w:val="-1"/>
        </w:rPr>
        <w:t>r</w:t>
      </w:r>
      <w:r w:rsidRPr="00AF60D0">
        <w:rPr>
          <w:rFonts w:ascii="Times New Roman" w:eastAsia="Arial Unicode MS" w:hAnsi="Times New Roman"/>
          <w:spacing w:val="1"/>
        </w:rPr>
        <w:t>j</w:t>
      </w:r>
      <w:r w:rsidRPr="00AF60D0">
        <w:rPr>
          <w:rFonts w:ascii="Times New Roman" w:eastAsia="Arial Unicode MS" w:hAnsi="Times New Roman"/>
        </w:rPr>
        <w:t>o,</w:t>
      </w:r>
      <w:r w:rsidRPr="00AF60D0">
        <w:rPr>
          <w:rFonts w:ascii="Times New Roman" w:eastAsia="Arial Unicode MS" w:hAnsi="Times New Roman"/>
          <w:spacing w:val="-2"/>
        </w:rPr>
        <w:t xml:space="preserve"> </w:t>
      </w:r>
      <w:r w:rsidRPr="00AF60D0">
        <w:rPr>
          <w:rFonts w:ascii="Times New Roman" w:eastAsia="Arial Unicode MS" w:hAnsi="Times New Roman"/>
        </w:rPr>
        <w:t>J</w:t>
      </w:r>
      <w:r w:rsidRPr="00AF60D0">
        <w:rPr>
          <w:rFonts w:ascii="Times New Roman" w:eastAsia="Arial Unicode MS" w:hAnsi="Times New Roman"/>
          <w:spacing w:val="1"/>
        </w:rPr>
        <w:t>l</w:t>
      </w:r>
      <w:r w:rsidRPr="00AF60D0">
        <w:rPr>
          <w:rFonts w:ascii="Times New Roman" w:eastAsia="Arial Unicode MS" w:hAnsi="Times New Roman"/>
        </w:rPr>
        <w:t xml:space="preserve">. </w:t>
      </w:r>
      <w:r w:rsidRPr="00AF60D0">
        <w:rPr>
          <w:rFonts w:ascii="Times New Roman" w:eastAsia="Arial Unicode MS" w:hAnsi="Times New Roman"/>
          <w:spacing w:val="-1"/>
        </w:rPr>
        <w:t>R</w:t>
      </w:r>
      <w:r w:rsidRPr="00AF60D0">
        <w:rPr>
          <w:rFonts w:ascii="Times New Roman" w:eastAsia="Arial Unicode MS" w:hAnsi="Times New Roman"/>
        </w:rPr>
        <w:t>a</w:t>
      </w:r>
      <w:r w:rsidRPr="00AF60D0">
        <w:rPr>
          <w:rFonts w:ascii="Times New Roman" w:eastAsia="Arial Unicode MS" w:hAnsi="Times New Roman"/>
          <w:spacing w:val="-2"/>
        </w:rPr>
        <w:t>y</w:t>
      </w:r>
      <w:r w:rsidRPr="00AF60D0">
        <w:rPr>
          <w:rFonts w:ascii="Times New Roman" w:eastAsia="Arial Unicode MS" w:hAnsi="Times New Roman"/>
        </w:rPr>
        <w:t xml:space="preserve">a </w:t>
      </w:r>
      <w:r w:rsidRPr="00AF60D0">
        <w:rPr>
          <w:rFonts w:ascii="Times New Roman" w:eastAsia="Arial Unicode MS" w:hAnsi="Times New Roman"/>
          <w:spacing w:val="-3"/>
        </w:rPr>
        <w:t>G</w:t>
      </w:r>
      <w:r w:rsidRPr="00AF60D0">
        <w:rPr>
          <w:rFonts w:ascii="Times New Roman" w:eastAsia="Arial Unicode MS" w:hAnsi="Times New Roman"/>
        </w:rPr>
        <w:t>e</w:t>
      </w:r>
      <w:r w:rsidRPr="00AF60D0">
        <w:rPr>
          <w:rFonts w:ascii="Times New Roman" w:eastAsia="Arial Unicode MS" w:hAnsi="Times New Roman"/>
          <w:spacing w:val="1"/>
        </w:rPr>
        <w:t>l</w:t>
      </w:r>
      <w:r w:rsidRPr="00AF60D0">
        <w:rPr>
          <w:rFonts w:ascii="Times New Roman" w:eastAsia="Arial Unicode MS" w:hAnsi="Times New Roman"/>
        </w:rPr>
        <w:t>a</w:t>
      </w:r>
      <w:r w:rsidRPr="00AF60D0">
        <w:rPr>
          <w:rFonts w:ascii="Times New Roman" w:eastAsia="Arial Unicode MS" w:hAnsi="Times New Roman"/>
          <w:spacing w:val="-3"/>
        </w:rPr>
        <w:t>m</w:t>
      </w:r>
      <w:r w:rsidR="00CC5729">
        <w:rPr>
          <w:rFonts w:ascii="Times New Roman" w:eastAsia="Arial Unicode MS" w:hAnsi="Times New Roman"/>
          <w:spacing w:val="-3"/>
        </w:rPr>
        <w:t xml:space="preserve"> 250</w:t>
      </w:r>
      <w:r w:rsidRPr="00AF60D0">
        <w:rPr>
          <w:rFonts w:ascii="Times New Roman" w:eastAsia="Arial Unicode MS" w:hAnsi="Times New Roman"/>
        </w:rPr>
        <w:t xml:space="preserve">, </w:t>
      </w:r>
      <w:r w:rsidRPr="00AF60D0">
        <w:rPr>
          <w:rFonts w:ascii="Times New Roman" w:eastAsia="Arial Unicode MS" w:hAnsi="Times New Roman"/>
          <w:spacing w:val="-1"/>
        </w:rPr>
        <w:t>C</w:t>
      </w:r>
      <w:r w:rsidRPr="00AF60D0">
        <w:rPr>
          <w:rFonts w:ascii="Times New Roman" w:eastAsia="Arial Unicode MS" w:hAnsi="Times New Roman"/>
        </w:rPr>
        <w:t>and</w:t>
      </w:r>
      <w:r w:rsidRPr="00AF60D0">
        <w:rPr>
          <w:rFonts w:ascii="Times New Roman" w:eastAsia="Arial Unicode MS" w:hAnsi="Times New Roman"/>
          <w:spacing w:val="1"/>
        </w:rPr>
        <w:t>i</w:t>
      </w:r>
      <w:r w:rsidRPr="00AF60D0">
        <w:rPr>
          <w:rFonts w:ascii="Times New Roman" w:eastAsia="Arial Unicode MS" w:hAnsi="Times New Roman"/>
        </w:rPr>
        <w:t xml:space="preserve">, </w:t>
      </w:r>
      <w:r w:rsidRPr="00AF60D0">
        <w:rPr>
          <w:rFonts w:ascii="Times New Roman" w:eastAsia="Arial Unicode MS" w:hAnsi="Times New Roman"/>
          <w:spacing w:val="-3"/>
        </w:rPr>
        <w:t>S</w:t>
      </w:r>
      <w:r w:rsidRPr="00AF60D0">
        <w:rPr>
          <w:rFonts w:ascii="Times New Roman" w:eastAsia="Arial Unicode MS" w:hAnsi="Times New Roman"/>
          <w:spacing w:val="1"/>
        </w:rPr>
        <w:t>i</w:t>
      </w:r>
      <w:r w:rsidRPr="00AF60D0">
        <w:rPr>
          <w:rFonts w:ascii="Times New Roman" w:eastAsia="Arial Unicode MS" w:hAnsi="Times New Roman"/>
        </w:rPr>
        <w:t>do</w:t>
      </w:r>
      <w:r w:rsidRPr="00AF60D0">
        <w:rPr>
          <w:rFonts w:ascii="Times New Roman" w:eastAsia="Arial Unicode MS" w:hAnsi="Times New Roman"/>
          <w:spacing w:val="-2"/>
        </w:rPr>
        <w:t>ar</w:t>
      </w:r>
      <w:r w:rsidRPr="00AF60D0">
        <w:rPr>
          <w:rFonts w:ascii="Times New Roman" w:eastAsia="Arial Unicode MS" w:hAnsi="Times New Roman"/>
          <w:spacing w:val="1"/>
        </w:rPr>
        <w:t>j</w:t>
      </w:r>
      <w:r w:rsidRPr="00AF60D0">
        <w:rPr>
          <w:rFonts w:ascii="Times New Roman" w:eastAsia="Arial Unicode MS" w:hAnsi="Times New Roman"/>
        </w:rPr>
        <w:t>o,</w:t>
      </w:r>
      <w:r w:rsidRPr="00AF60D0">
        <w:rPr>
          <w:rFonts w:ascii="Times New Roman" w:eastAsia="Arial Unicode MS" w:hAnsi="Times New Roman"/>
          <w:spacing w:val="-2"/>
        </w:rPr>
        <w:t xml:space="preserve"> </w:t>
      </w:r>
      <w:r w:rsidRPr="00AF60D0">
        <w:rPr>
          <w:rFonts w:ascii="Times New Roman" w:eastAsia="Arial Unicode MS" w:hAnsi="Times New Roman"/>
          <w:spacing w:val="3"/>
        </w:rPr>
        <w:t>J</w:t>
      </w:r>
      <w:r w:rsidRPr="00AF60D0">
        <w:rPr>
          <w:rFonts w:ascii="Times New Roman" w:eastAsia="Arial Unicode MS" w:hAnsi="Times New Roman"/>
        </w:rPr>
        <w:t>awa</w:t>
      </w:r>
      <w:r w:rsidRPr="00AF60D0">
        <w:rPr>
          <w:rFonts w:ascii="Times New Roman" w:eastAsia="Arial Unicode MS" w:hAnsi="Times New Roman"/>
          <w:spacing w:val="-5"/>
        </w:rPr>
        <w:t xml:space="preserve"> </w:t>
      </w:r>
      <w:r w:rsidRPr="00AF60D0">
        <w:rPr>
          <w:rFonts w:ascii="Times New Roman" w:eastAsia="Arial Unicode MS" w:hAnsi="Times New Roman"/>
          <w:spacing w:val="2"/>
        </w:rPr>
        <w:t>T</w:t>
      </w:r>
      <w:r w:rsidRPr="00AF60D0">
        <w:rPr>
          <w:rFonts w:ascii="Times New Roman" w:eastAsia="Arial Unicode MS" w:hAnsi="Times New Roman"/>
          <w:spacing w:val="1"/>
        </w:rPr>
        <w:t>i</w:t>
      </w:r>
      <w:r w:rsidRPr="00AF60D0">
        <w:rPr>
          <w:rFonts w:ascii="Times New Roman" w:eastAsia="Arial Unicode MS" w:hAnsi="Times New Roman"/>
          <w:spacing w:val="-4"/>
        </w:rPr>
        <w:t>m</w:t>
      </w:r>
      <w:r w:rsidRPr="00AF60D0">
        <w:rPr>
          <w:rFonts w:ascii="Times New Roman" w:eastAsia="Arial Unicode MS" w:hAnsi="Times New Roman"/>
        </w:rPr>
        <w:t>u</w:t>
      </w:r>
      <w:r w:rsidRPr="00AF60D0">
        <w:rPr>
          <w:rFonts w:ascii="Times New Roman" w:eastAsia="Arial Unicode MS" w:hAnsi="Times New Roman"/>
          <w:spacing w:val="1"/>
        </w:rPr>
        <w:t>r</w:t>
      </w:r>
      <w:r w:rsidRPr="00AF60D0">
        <w:rPr>
          <w:rFonts w:ascii="Times New Roman" w:eastAsia="Arial Unicode MS" w:hAnsi="Times New Roman"/>
        </w:rPr>
        <w:t xml:space="preserve">, </w:t>
      </w:r>
      <w:r w:rsidRPr="00AF60D0">
        <w:rPr>
          <w:rFonts w:ascii="Times New Roman" w:eastAsia="Arial Unicode MS" w:hAnsi="Times New Roman"/>
          <w:spacing w:val="-4"/>
        </w:rPr>
        <w:t>I</w:t>
      </w:r>
      <w:r w:rsidRPr="00AF60D0">
        <w:rPr>
          <w:rFonts w:ascii="Times New Roman" w:eastAsia="Arial Unicode MS" w:hAnsi="Times New Roman"/>
        </w:rPr>
        <w:t>ndone</w:t>
      </w:r>
      <w:r w:rsidRPr="00AF60D0">
        <w:rPr>
          <w:rFonts w:ascii="Times New Roman" w:eastAsia="Arial Unicode MS" w:hAnsi="Times New Roman"/>
          <w:spacing w:val="1"/>
        </w:rPr>
        <w:t>si</w:t>
      </w:r>
      <w:r w:rsidRPr="00AF60D0">
        <w:rPr>
          <w:rFonts w:ascii="Times New Roman" w:eastAsia="Arial Unicode MS" w:hAnsi="Times New Roman"/>
        </w:rPr>
        <w:t>a</w:t>
      </w:r>
    </w:p>
    <w:p w14:paraId="3AB0379A" w14:textId="77777777" w:rsidR="00E23481" w:rsidRPr="00AF60D0" w:rsidRDefault="00E23481" w:rsidP="00D21635">
      <w:pPr>
        <w:widowControl w:val="0"/>
        <w:autoSpaceDE w:val="0"/>
        <w:autoSpaceDN w:val="0"/>
        <w:adjustRightInd w:val="0"/>
        <w:spacing w:after="0" w:line="240" w:lineRule="auto"/>
        <w:rPr>
          <w:rFonts w:ascii="Times New Roman" w:eastAsia="Arial Unicode MS" w:hAnsi="Times New Roman"/>
        </w:rPr>
      </w:pPr>
    </w:p>
    <w:p w14:paraId="1551E651" w14:textId="77777777" w:rsidR="00E23481" w:rsidRPr="00AF60D0" w:rsidRDefault="00E23481" w:rsidP="00D21635">
      <w:pPr>
        <w:widowControl w:val="0"/>
        <w:autoSpaceDE w:val="0"/>
        <w:autoSpaceDN w:val="0"/>
        <w:adjustRightInd w:val="0"/>
        <w:spacing w:before="11" w:after="0" w:line="240" w:lineRule="auto"/>
        <w:rPr>
          <w:rFonts w:ascii="Times New Roman" w:eastAsia="Arial Unicode MS" w:hAnsi="Times New Roman"/>
        </w:rPr>
      </w:pPr>
    </w:p>
    <w:p w14:paraId="01FD5CF7" w14:textId="77777777" w:rsidR="00E23481" w:rsidRPr="00AF60D0" w:rsidRDefault="00296AD5" w:rsidP="00D21635">
      <w:pPr>
        <w:widowControl w:val="0"/>
        <w:autoSpaceDE w:val="0"/>
        <w:autoSpaceDN w:val="0"/>
        <w:adjustRightInd w:val="0"/>
        <w:spacing w:after="0" w:line="240" w:lineRule="auto"/>
        <w:ind w:left="1557" w:right="4804"/>
        <w:jc w:val="both"/>
        <w:rPr>
          <w:rFonts w:ascii="Times New Roman" w:eastAsia="Arial Unicode MS" w:hAnsi="Times New Roman"/>
          <w:lang w:val="en-US"/>
        </w:rPr>
      </w:pPr>
      <w:r w:rsidRPr="00AF60D0">
        <w:rPr>
          <w:rFonts w:ascii="Times New Roman" w:eastAsia="Arial Unicode MS" w:hAnsi="Times New Roman"/>
          <w:lang w:val="en-US"/>
        </w:rPr>
        <w:t>*diahayushinta11@gmail.com</w:t>
      </w:r>
    </w:p>
    <w:p w14:paraId="6FE4114C" w14:textId="77777777" w:rsidR="00E23481" w:rsidRPr="00AF60D0" w:rsidRDefault="00E23481" w:rsidP="00D21635">
      <w:pPr>
        <w:widowControl w:val="0"/>
        <w:autoSpaceDE w:val="0"/>
        <w:autoSpaceDN w:val="0"/>
        <w:adjustRightInd w:val="0"/>
        <w:spacing w:before="18" w:after="0" w:line="240" w:lineRule="auto"/>
        <w:rPr>
          <w:rFonts w:ascii="Times New Roman" w:eastAsia="Arial Unicode MS" w:hAnsi="Times New Roman"/>
        </w:rPr>
      </w:pPr>
    </w:p>
    <w:p w14:paraId="3105EB79" w14:textId="07453E62" w:rsidR="00DD787F" w:rsidRPr="000D6518" w:rsidRDefault="00E23481" w:rsidP="0005494C">
      <w:pPr>
        <w:widowControl w:val="0"/>
        <w:autoSpaceDE w:val="0"/>
        <w:autoSpaceDN w:val="0"/>
        <w:adjustRightInd w:val="0"/>
        <w:spacing w:after="0" w:line="240" w:lineRule="auto"/>
        <w:ind w:left="1557" w:right="79"/>
        <w:jc w:val="both"/>
        <w:rPr>
          <w:rFonts w:ascii="Times New Roman" w:eastAsia="Arial Unicode MS" w:hAnsi="Times New Roman"/>
          <w:spacing w:val="1"/>
          <w:sz w:val="20"/>
          <w:szCs w:val="20"/>
        </w:rPr>
      </w:pPr>
      <w:r w:rsidRPr="00AF60D0">
        <w:rPr>
          <w:rFonts w:ascii="Times New Roman" w:eastAsia="Arial Unicode MS" w:hAnsi="Times New Roman"/>
          <w:b/>
          <w:bCs/>
          <w:sz w:val="20"/>
          <w:szCs w:val="20"/>
        </w:rPr>
        <w:t>Ab</w:t>
      </w:r>
      <w:r w:rsidRPr="00AF60D0">
        <w:rPr>
          <w:rFonts w:ascii="Times New Roman" w:eastAsia="Arial Unicode MS" w:hAnsi="Times New Roman"/>
          <w:b/>
          <w:bCs/>
          <w:spacing w:val="-1"/>
          <w:sz w:val="20"/>
          <w:szCs w:val="20"/>
        </w:rPr>
        <w:t>s</w:t>
      </w:r>
      <w:r w:rsidRPr="00AF60D0">
        <w:rPr>
          <w:rFonts w:ascii="Times New Roman" w:eastAsia="Arial Unicode MS" w:hAnsi="Times New Roman"/>
          <w:b/>
          <w:bCs/>
          <w:spacing w:val="1"/>
          <w:sz w:val="20"/>
          <w:szCs w:val="20"/>
        </w:rPr>
        <w:t>t</w:t>
      </w:r>
      <w:r w:rsidRPr="00AF60D0">
        <w:rPr>
          <w:rFonts w:ascii="Times New Roman" w:eastAsia="Arial Unicode MS" w:hAnsi="Times New Roman"/>
          <w:b/>
          <w:bCs/>
          <w:sz w:val="20"/>
          <w:szCs w:val="20"/>
        </w:rPr>
        <w:t>r</w:t>
      </w:r>
      <w:r w:rsidRPr="00AF60D0">
        <w:rPr>
          <w:rFonts w:ascii="Times New Roman" w:eastAsia="Arial Unicode MS" w:hAnsi="Times New Roman"/>
          <w:b/>
          <w:bCs/>
          <w:spacing w:val="1"/>
          <w:sz w:val="20"/>
          <w:szCs w:val="20"/>
        </w:rPr>
        <w:t>a</w:t>
      </w:r>
      <w:r w:rsidRPr="00AF60D0">
        <w:rPr>
          <w:rFonts w:ascii="Times New Roman" w:eastAsia="Arial Unicode MS" w:hAnsi="Times New Roman"/>
          <w:b/>
          <w:bCs/>
          <w:sz w:val="20"/>
          <w:szCs w:val="20"/>
        </w:rPr>
        <w:t>c</w:t>
      </w:r>
      <w:r w:rsidRPr="00AF60D0">
        <w:rPr>
          <w:rFonts w:ascii="Times New Roman" w:eastAsia="Arial Unicode MS" w:hAnsi="Times New Roman"/>
          <w:b/>
          <w:bCs/>
          <w:spacing w:val="2"/>
          <w:sz w:val="20"/>
          <w:szCs w:val="20"/>
        </w:rPr>
        <w:t>t</w:t>
      </w:r>
      <w:r w:rsidRPr="00AF60D0">
        <w:rPr>
          <w:rFonts w:ascii="Times New Roman" w:eastAsia="Arial Unicode MS" w:hAnsi="Times New Roman"/>
          <w:sz w:val="20"/>
          <w:szCs w:val="20"/>
        </w:rPr>
        <w:t xml:space="preserve">. </w:t>
      </w:r>
      <w:r w:rsidR="0005494C" w:rsidRPr="00AF60D0">
        <w:rPr>
          <w:rFonts w:ascii="Times New Roman" w:eastAsia="Arial Unicode MS" w:hAnsi="Times New Roman"/>
          <w:spacing w:val="1"/>
          <w:sz w:val="20"/>
          <w:szCs w:val="20"/>
          <w:lang w:val="en-US"/>
        </w:rPr>
        <w:t>Ambisi</w:t>
      </w:r>
      <w:r w:rsidR="000D6518">
        <w:rPr>
          <w:rFonts w:ascii="Times New Roman" w:eastAsia="Arial Unicode MS" w:hAnsi="Times New Roman"/>
          <w:spacing w:val="1"/>
          <w:sz w:val="20"/>
          <w:szCs w:val="20"/>
        </w:rPr>
        <w:t xml:space="preserve"> merupakan</w:t>
      </w:r>
      <w:r w:rsidR="0005494C" w:rsidRPr="00AF60D0">
        <w:rPr>
          <w:rFonts w:ascii="Times New Roman" w:eastAsia="Arial Unicode MS" w:hAnsi="Times New Roman"/>
          <w:spacing w:val="1"/>
          <w:sz w:val="20"/>
          <w:szCs w:val="20"/>
          <w:lang w:val="en-US"/>
        </w:rPr>
        <w:t xml:space="preserve"> sesuatu </w:t>
      </w:r>
      <w:r w:rsidR="000D6518">
        <w:rPr>
          <w:rFonts w:ascii="Times New Roman" w:eastAsia="Arial Unicode MS" w:hAnsi="Times New Roman"/>
          <w:spacing w:val="1"/>
          <w:sz w:val="20"/>
          <w:szCs w:val="20"/>
        </w:rPr>
        <w:t>motivasi</w:t>
      </w:r>
      <w:r w:rsidR="0005494C" w:rsidRPr="00AF60D0">
        <w:rPr>
          <w:rFonts w:ascii="Times New Roman" w:eastAsia="Arial Unicode MS" w:hAnsi="Times New Roman"/>
          <w:spacing w:val="1"/>
          <w:sz w:val="20"/>
          <w:szCs w:val="20"/>
          <w:lang w:val="en-US"/>
        </w:rPr>
        <w:t xml:space="preserve"> seseorang untuk mendorong perjuangan mereka. salah satu contohnya adalah memiliki cita-cita berwirausaha, maka harapan harus diparkir dan dikenalkan sejak dini bagaimana mewujudkan mimpi menjadi seorang wirausaha. Seseorang dapat dikatakan berwirausaha jika ia memiliki wirausahanya. Dalam menentukan bisnis apa yang tepat untuk dijalankan, hal ini dapat diketahui dari pengetahuan yang didapat tentang Cara Menjadi Wirausaha sehingga dapat </w:t>
      </w:r>
      <w:r w:rsidR="000D6518">
        <w:rPr>
          <w:rFonts w:ascii="Times New Roman" w:eastAsia="Arial Unicode MS" w:hAnsi="Times New Roman"/>
          <w:spacing w:val="1"/>
          <w:sz w:val="20"/>
          <w:szCs w:val="20"/>
        </w:rPr>
        <w:t>menentukan</w:t>
      </w:r>
      <w:r w:rsidR="0005494C" w:rsidRPr="00AF60D0">
        <w:rPr>
          <w:rFonts w:ascii="Times New Roman" w:eastAsia="Arial Unicode MS" w:hAnsi="Times New Roman"/>
          <w:spacing w:val="1"/>
          <w:sz w:val="20"/>
          <w:szCs w:val="20"/>
          <w:lang w:val="en-US"/>
        </w:rPr>
        <w:t xml:space="preserve"> </w:t>
      </w:r>
      <w:r w:rsidR="000D6518">
        <w:rPr>
          <w:rFonts w:ascii="Times New Roman" w:eastAsia="Arial Unicode MS" w:hAnsi="Times New Roman"/>
          <w:spacing w:val="1"/>
          <w:sz w:val="20"/>
          <w:szCs w:val="20"/>
        </w:rPr>
        <w:t>tahap - tahap</w:t>
      </w:r>
      <w:r w:rsidR="0005494C" w:rsidRPr="00AF60D0">
        <w:rPr>
          <w:rFonts w:ascii="Times New Roman" w:eastAsia="Arial Unicode MS" w:hAnsi="Times New Roman"/>
          <w:spacing w:val="1"/>
          <w:sz w:val="20"/>
          <w:szCs w:val="20"/>
          <w:lang w:val="en-US"/>
        </w:rPr>
        <w:t xml:space="preserve"> yang akan dilakukan untuk meminimalisir kemungkinan kesalahan yang ada. Jadi perencanaan rencana bisnis adalah rencana yang akan diambil untuk menentukan kegiatan saat ini dan masa depan untuk mengatur kegiatan untuk mendapatkan hasil yang diinginkan yang dituangkan dalam dokumen perencanaan. Bagi yang bisa melakukan atau membuka </w:t>
      </w:r>
      <w:r w:rsidR="000D6518">
        <w:rPr>
          <w:rFonts w:ascii="Times New Roman" w:eastAsia="Arial Unicode MS" w:hAnsi="Times New Roman"/>
          <w:spacing w:val="1"/>
          <w:sz w:val="20"/>
          <w:szCs w:val="20"/>
        </w:rPr>
        <w:t>w</w:t>
      </w:r>
      <w:r w:rsidR="0005494C" w:rsidRPr="00AF60D0">
        <w:rPr>
          <w:rFonts w:ascii="Times New Roman" w:eastAsia="Arial Unicode MS" w:hAnsi="Times New Roman"/>
          <w:spacing w:val="1"/>
          <w:sz w:val="20"/>
          <w:szCs w:val="20"/>
          <w:lang w:val="en-US"/>
        </w:rPr>
        <w:t xml:space="preserve">irausaha, </w:t>
      </w:r>
      <w:r w:rsidR="000D6518">
        <w:rPr>
          <w:rFonts w:ascii="Times New Roman" w:eastAsia="Arial Unicode MS" w:hAnsi="Times New Roman"/>
          <w:spacing w:val="1"/>
          <w:sz w:val="20"/>
          <w:szCs w:val="20"/>
        </w:rPr>
        <w:t xml:space="preserve">menentukan investor merupakan </w:t>
      </w:r>
      <w:r w:rsidR="0005494C" w:rsidRPr="00AF60D0">
        <w:rPr>
          <w:rFonts w:ascii="Times New Roman" w:eastAsia="Arial Unicode MS" w:hAnsi="Times New Roman"/>
          <w:spacing w:val="1"/>
          <w:sz w:val="20"/>
          <w:szCs w:val="20"/>
          <w:lang w:val="en-US"/>
        </w:rPr>
        <w:t xml:space="preserve">langkah terakhir </w:t>
      </w:r>
      <w:r w:rsidR="000D6518">
        <w:rPr>
          <w:rFonts w:ascii="Times New Roman" w:eastAsia="Arial Unicode MS" w:hAnsi="Times New Roman"/>
          <w:spacing w:val="1"/>
          <w:sz w:val="20"/>
          <w:szCs w:val="20"/>
        </w:rPr>
        <w:t>dalam berwirausaha</w:t>
      </w:r>
    </w:p>
    <w:p w14:paraId="1E04CDDA" w14:textId="77777777" w:rsidR="0005494C" w:rsidRPr="00AF60D0" w:rsidRDefault="0005494C" w:rsidP="0005494C">
      <w:pPr>
        <w:widowControl w:val="0"/>
        <w:autoSpaceDE w:val="0"/>
        <w:autoSpaceDN w:val="0"/>
        <w:adjustRightInd w:val="0"/>
        <w:spacing w:after="0" w:line="240" w:lineRule="auto"/>
        <w:ind w:left="1557" w:right="79"/>
        <w:jc w:val="both"/>
        <w:rPr>
          <w:rFonts w:ascii="Times New Roman" w:eastAsia="Arial Unicode MS" w:hAnsi="Times New Roman"/>
        </w:rPr>
      </w:pPr>
    </w:p>
    <w:p w14:paraId="4B274B36" w14:textId="77777777" w:rsidR="00E23481" w:rsidRPr="00AF60D0" w:rsidRDefault="00753AD4" w:rsidP="00D21635">
      <w:pPr>
        <w:widowControl w:val="0"/>
        <w:autoSpaceDE w:val="0"/>
        <w:autoSpaceDN w:val="0"/>
        <w:adjustRightInd w:val="0"/>
        <w:spacing w:after="0" w:line="240" w:lineRule="auto"/>
        <w:ind w:left="567" w:right="-16" w:hanging="567"/>
        <w:jc w:val="both"/>
        <w:rPr>
          <w:rFonts w:ascii="Times New Roman" w:eastAsia="Arial Unicode MS" w:hAnsi="Times New Roman"/>
          <w:lang w:val="en-US"/>
        </w:rPr>
      </w:pPr>
      <w:r w:rsidRPr="00AF60D0">
        <w:rPr>
          <w:rFonts w:ascii="Times New Roman" w:eastAsia="Arial Unicode MS" w:hAnsi="Times New Roman"/>
          <w:b/>
          <w:bCs/>
        </w:rPr>
        <w:t xml:space="preserve">1.  </w:t>
      </w:r>
      <w:r w:rsidR="00DB106C" w:rsidRPr="00AF60D0">
        <w:rPr>
          <w:rFonts w:ascii="Times New Roman" w:eastAsia="Arial Unicode MS" w:hAnsi="Times New Roman"/>
          <w:b/>
          <w:bCs/>
        </w:rPr>
        <w:tab/>
      </w:r>
      <w:r w:rsidRPr="00AF60D0">
        <w:rPr>
          <w:rFonts w:ascii="Times New Roman" w:eastAsia="Arial Unicode MS" w:hAnsi="Times New Roman"/>
          <w:b/>
          <w:bCs/>
          <w:lang w:val="en-US"/>
        </w:rPr>
        <w:t>Pendahuluan</w:t>
      </w:r>
    </w:p>
    <w:p w14:paraId="6E3C365E" w14:textId="14F83B57" w:rsidR="0005494C" w:rsidRPr="00AF60D0" w:rsidRDefault="0005494C" w:rsidP="0005494C">
      <w:pPr>
        <w:widowControl w:val="0"/>
        <w:autoSpaceDE w:val="0"/>
        <w:autoSpaceDN w:val="0"/>
        <w:adjustRightInd w:val="0"/>
        <w:spacing w:after="0" w:line="240" w:lineRule="auto"/>
        <w:ind w:right="88" w:firstLine="567"/>
        <w:jc w:val="both"/>
        <w:rPr>
          <w:rFonts w:ascii="Times New Roman" w:eastAsia="Arial Unicode MS" w:hAnsi="Times New Roman"/>
          <w:spacing w:val="2"/>
          <w:lang w:val="en-US"/>
        </w:rPr>
      </w:pPr>
      <w:r w:rsidRPr="00AF60D0">
        <w:rPr>
          <w:rFonts w:ascii="Times New Roman" w:eastAsia="Arial Unicode MS" w:hAnsi="Times New Roman"/>
          <w:spacing w:val="2"/>
          <w:lang w:val="en-US"/>
        </w:rPr>
        <w:t>Tanamkan anak berambisi sejak dini dengan menjelaskan atau memberi gambaran apa yang akan diambil anak selanjutnya, kemudian tanggal instruksi yang harus diberikan lebih awal. Sebagai orang tua berharap cita-cita yang bisa dicapai anaknya setinggi-tingginya. Beberapa anak bermimpi menjadi dokter, guru, perawat, polisi, tentara, pilot, pramugari, dan masih banyak lagi. Dalam mewujudkan cita-citanya tentunya membutuhkan dukungan dan doa dari orang tua yang diimbangi dengan usaha anaknya sebagai modal untuk dapat meraih cita-citanya di masa depan. Ketika seorang anak berani berkomunikasi dengan temannya hanya tentang barang yang dia gunakan, beli dimana da</w:t>
      </w:r>
      <w:r w:rsidR="00456C3E" w:rsidRPr="00AF60D0">
        <w:rPr>
          <w:rFonts w:ascii="Times New Roman" w:eastAsia="Arial Unicode MS" w:hAnsi="Times New Roman"/>
          <w:spacing w:val="2"/>
          <w:lang w:val="en-US"/>
        </w:rPr>
        <w:t xml:space="preserve">n berapa harganya, hal ini </w:t>
      </w:r>
      <w:r w:rsidR="00456C3E" w:rsidRPr="00AF60D0">
        <w:rPr>
          <w:rFonts w:ascii="Times New Roman" w:eastAsia="Arial Unicode MS" w:hAnsi="Times New Roman"/>
          <w:spacing w:val="2"/>
        </w:rPr>
        <w:t xml:space="preserve">perlu </w:t>
      </w:r>
      <w:r w:rsidRPr="00AF60D0">
        <w:rPr>
          <w:rFonts w:ascii="Times New Roman" w:eastAsia="Arial Unicode MS" w:hAnsi="Times New Roman"/>
          <w:spacing w:val="2"/>
          <w:lang w:val="en-US"/>
        </w:rPr>
        <w:t>dilakukan</w:t>
      </w:r>
      <w:r w:rsidR="00456C3E" w:rsidRPr="00AF60D0">
        <w:rPr>
          <w:rFonts w:ascii="Times New Roman" w:eastAsia="Arial Unicode MS" w:hAnsi="Times New Roman"/>
          <w:spacing w:val="2"/>
        </w:rPr>
        <w:t xml:space="preserve"> pelahtihan</w:t>
      </w:r>
      <w:r w:rsidRPr="00AF60D0">
        <w:rPr>
          <w:rFonts w:ascii="Times New Roman" w:eastAsia="Arial Unicode MS" w:hAnsi="Times New Roman"/>
          <w:spacing w:val="2"/>
          <w:lang w:val="en-US"/>
        </w:rPr>
        <w:t xml:space="preserve"> sejak dini. Jika ada teman yang menginginkan barang yang sama, maka tanyakan di mana membeli barang tersebut. Berapa harganya? Dan bagaimana jika Anda meminta bantuan untuk membeli barang?</w:t>
      </w:r>
      <w:r w:rsidR="00D11392">
        <w:rPr>
          <w:rFonts w:ascii="Times New Roman" w:eastAsia="Arial Unicode MS" w:hAnsi="Times New Roman"/>
          <w:spacing w:val="2"/>
        </w:rPr>
        <w:t xml:space="preserve"> Anak harus berani menjawab pertanyaan tersebut dengan jelas dan tegas</w:t>
      </w:r>
      <w:r w:rsidRPr="00AF60D0">
        <w:rPr>
          <w:rFonts w:ascii="Times New Roman" w:eastAsia="Arial Unicode MS" w:hAnsi="Times New Roman"/>
          <w:spacing w:val="2"/>
          <w:lang w:val="en-US"/>
        </w:rPr>
        <w:t xml:space="preserve">. </w:t>
      </w:r>
    </w:p>
    <w:p w14:paraId="4DCE867E" w14:textId="0907B0A5" w:rsidR="00D21635" w:rsidRPr="00AF60D0" w:rsidRDefault="00D11392" w:rsidP="0005494C">
      <w:pPr>
        <w:widowControl w:val="0"/>
        <w:autoSpaceDE w:val="0"/>
        <w:autoSpaceDN w:val="0"/>
        <w:adjustRightInd w:val="0"/>
        <w:spacing w:after="0" w:line="240" w:lineRule="auto"/>
        <w:ind w:right="88" w:firstLine="567"/>
        <w:jc w:val="both"/>
        <w:rPr>
          <w:rFonts w:ascii="Times New Roman" w:eastAsia="Arial Unicode MS" w:hAnsi="Times New Roman"/>
          <w:spacing w:val="2"/>
          <w:lang w:val="en-US"/>
        </w:rPr>
      </w:pPr>
      <w:r>
        <w:rPr>
          <w:rFonts w:ascii="Times New Roman" w:eastAsia="Arial Unicode MS" w:hAnsi="Times New Roman"/>
          <w:spacing w:val="2"/>
        </w:rPr>
        <w:t xml:space="preserve">Seringkali </w:t>
      </w:r>
      <w:r w:rsidR="0005494C" w:rsidRPr="00AF60D0">
        <w:rPr>
          <w:rFonts w:ascii="Times New Roman" w:eastAsia="Arial Unicode MS" w:hAnsi="Times New Roman"/>
          <w:spacing w:val="2"/>
          <w:lang w:val="en-US"/>
        </w:rPr>
        <w:t>ambisi</w:t>
      </w:r>
      <w:r>
        <w:rPr>
          <w:rFonts w:ascii="Times New Roman" w:eastAsia="Arial Unicode MS" w:hAnsi="Times New Roman"/>
          <w:spacing w:val="2"/>
        </w:rPr>
        <w:t xml:space="preserve"> ditujukan</w:t>
      </w:r>
      <w:r w:rsidR="0005494C" w:rsidRPr="00AF60D0">
        <w:rPr>
          <w:rFonts w:ascii="Times New Roman" w:eastAsia="Arial Unicode MS" w:hAnsi="Times New Roman"/>
          <w:spacing w:val="2"/>
          <w:lang w:val="en-US"/>
        </w:rPr>
        <w:t xml:space="preserve"> sebagai tujuan motivasi dalam hidup, sehingga</w:t>
      </w:r>
      <w:r>
        <w:rPr>
          <w:rFonts w:ascii="Times New Roman" w:eastAsia="Arial Unicode MS" w:hAnsi="Times New Roman"/>
          <w:spacing w:val="2"/>
        </w:rPr>
        <w:t xml:space="preserve"> semangat juang untuk terus maju dapat dipicu</w:t>
      </w:r>
      <w:r w:rsidR="0005494C" w:rsidRPr="00AF60D0">
        <w:rPr>
          <w:rFonts w:ascii="Times New Roman" w:eastAsia="Arial Unicode MS" w:hAnsi="Times New Roman"/>
          <w:spacing w:val="2"/>
          <w:lang w:val="en-US"/>
        </w:rPr>
        <w:t xml:space="preserve"> dan dapat </w:t>
      </w:r>
      <w:r>
        <w:rPr>
          <w:rFonts w:ascii="Times New Roman" w:eastAsia="Arial Unicode MS" w:hAnsi="Times New Roman"/>
          <w:spacing w:val="2"/>
        </w:rPr>
        <w:t>dijadikan sebagai alat untuk mengembangkan kemapuan dalam diri seseorang</w:t>
      </w:r>
      <w:r w:rsidR="0005494C" w:rsidRPr="00AF60D0">
        <w:rPr>
          <w:rFonts w:ascii="Times New Roman" w:eastAsia="Arial Unicode MS" w:hAnsi="Times New Roman"/>
          <w:spacing w:val="2"/>
          <w:lang w:val="en-US"/>
        </w:rPr>
        <w:t xml:space="preserve">. </w:t>
      </w:r>
      <w:r>
        <w:rPr>
          <w:rFonts w:ascii="Times New Roman" w:eastAsia="Arial Unicode MS" w:hAnsi="Times New Roman"/>
          <w:spacing w:val="2"/>
        </w:rPr>
        <w:t>Dan tidak banyak orang lain beranggapan bahwa cita – cita adalah sebuah mimpi di masa depan atau dimasa yang akan datang</w:t>
      </w:r>
      <w:r w:rsidR="0005494C" w:rsidRPr="00AF60D0">
        <w:rPr>
          <w:rFonts w:ascii="Times New Roman" w:eastAsia="Arial Unicode MS" w:hAnsi="Times New Roman"/>
          <w:spacing w:val="2"/>
          <w:lang w:val="en-US"/>
        </w:rPr>
        <w:t xml:space="preserve">, </w:t>
      </w:r>
      <w:r>
        <w:rPr>
          <w:rFonts w:ascii="Times New Roman" w:eastAsia="Arial Unicode MS" w:hAnsi="Times New Roman"/>
          <w:spacing w:val="2"/>
        </w:rPr>
        <w:t>keinginan</w:t>
      </w:r>
      <w:r w:rsidR="0005494C" w:rsidRPr="00AF60D0">
        <w:rPr>
          <w:rFonts w:ascii="Times New Roman" w:eastAsia="Arial Unicode MS" w:hAnsi="Times New Roman"/>
          <w:spacing w:val="2"/>
          <w:lang w:val="en-US"/>
        </w:rPr>
        <w:t xml:space="preserve"> atau cita-cita yang sangat dibutuhkan dalam menjalani kehidupan agar lebih terarah dan dapat memberikan semangat yang kuat untuk mera</w:t>
      </w:r>
      <w:r>
        <w:rPr>
          <w:rFonts w:ascii="Times New Roman" w:eastAsia="Arial Unicode MS" w:hAnsi="Times New Roman"/>
          <w:spacing w:val="2"/>
        </w:rPr>
        <w:t>i</w:t>
      </w:r>
      <w:r w:rsidR="0005494C" w:rsidRPr="00AF60D0">
        <w:rPr>
          <w:rFonts w:ascii="Times New Roman" w:eastAsia="Arial Unicode MS" w:hAnsi="Times New Roman"/>
          <w:spacing w:val="2"/>
          <w:lang w:val="en-US"/>
        </w:rPr>
        <w:t>h</w:t>
      </w:r>
      <w:r>
        <w:rPr>
          <w:rFonts w:ascii="Times New Roman" w:eastAsia="Arial Unicode MS" w:hAnsi="Times New Roman"/>
          <w:spacing w:val="2"/>
        </w:rPr>
        <w:t>nya</w:t>
      </w:r>
      <w:r w:rsidR="0005494C" w:rsidRPr="00AF60D0">
        <w:rPr>
          <w:rFonts w:ascii="Times New Roman" w:eastAsia="Arial Unicode MS" w:hAnsi="Times New Roman"/>
          <w:spacing w:val="2"/>
          <w:lang w:val="en-US"/>
        </w:rPr>
        <w:t xml:space="preserve">. Bagi yang masih belum memiliki keinginan atau cita-cita, </w:t>
      </w:r>
      <w:r>
        <w:rPr>
          <w:rFonts w:ascii="Times New Roman" w:eastAsia="Arial Unicode MS" w:hAnsi="Times New Roman"/>
          <w:spacing w:val="2"/>
        </w:rPr>
        <w:t>maka meraih sesuatu yang diharapkan</w:t>
      </w:r>
      <w:r w:rsidR="0005494C" w:rsidRPr="00AF60D0">
        <w:rPr>
          <w:rFonts w:ascii="Times New Roman" w:eastAsia="Arial Unicode MS" w:hAnsi="Times New Roman"/>
          <w:spacing w:val="2"/>
          <w:lang w:val="en-US"/>
        </w:rPr>
        <w:t xml:space="preserve"> akan semakin sulit. Oleh karena itu, untuk bisa mencapai cita-cita, harus dilakukan tiga kiat yaitu, ikhtiar, tawakal kepada Tuhan Yang Maha Esa, dan terakhir restu orang tua.</w:t>
      </w:r>
    </w:p>
    <w:p w14:paraId="070A7754" w14:textId="440C15DC" w:rsidR="00D21635" w:rsidRPr="00AF60D0" w:rsidRDefault="00D21635" w:rsidP="00D21635">
      <w:pPr>
        <w:widowControl w:val="0"/>
        <w:autoSpaceDE w:val="0"/>
        <w:autoSpaceDN w:val="0"/>
        <w:adjustRightInd w:val="0"/>
        <w:spacing w:after="0" w:line="240" w:lineRule="auto"/>
        <w:ind w:right="88"/>
        <w:jc w:val="both"/>
        <w:rPr>
          <w:rFonts w:ascii="Times New Roman" w:eastAsia="Arial Unicode MS" w:hAnsi="Times New Roman"/>
          <w:spacing w:val="2"/>
          <w:lang w:val="en-US"/>
        </w:rPr>
      </w:pPr>
    </w:p>
    <w:p w14:paraId="1EAF6E7E" w14:textId="4B2E9BE2" w:rsidR="0005494C" w:rsidRPr="00AF60D0" w:rsidRDefault="0005494C" w:rsidP="00D21635">
      <w:pPr>
        <w:widowControl w:val="0"/>
        <w:autoSpaceDE w:val="0"/>
        <w:autoSpaceDN w:val="0"/>
        <w:adjustRightInd w:val="0"/>
        <w:spacing w:after="0" w:line="240" w:lineRule="auto"/>
        <w:ind w:right="88"/>
        <w:jc w:val="both"/>
        <w:rPr>
          <w:rFonts w:ascii="Times New Roman" w:eastAsia="Arial Unicode MS" w:hAnsi="Times New Roman"/>
          <w:spacing w:val="2"/>
          <w:lang w:val="en-US"/>
        </w:rPr>
      </w:pPr>
    </w:p>
    <w:p w14:paraId="561F0B36" w14:textId="7FFDF5D9" w:rsidR="0005494C" w:rsidRPr="00AF60D0" w:rsidRDefault="0005494C" w:rsidP="00D21635">
      <w:pPr>
        <w:widowControl w:val="0"/>
        <w:autoSpaceDE w:val="0"/>
        <w:autoSpaceDN w:val="0"/>
        <w:adjustRightInd w:val="0"/>
        <w:spacing w:after="0" w:line="240" w:lineRule="auto"/>
        <w:ind w:right="88"/>
        <w:jc w:val="both"/>
        <w:rPr>
          <w:rFonts w:ascii="Times New Roman" w:eastAsia="Arial Unicode MS" w:hAnsi="Times New Roman"/>
          <w:spacing w:val="2"/>
          <w:lang w:val="en-US"/>
        </w:rPr>
      </w:pPr>
    </w:p>
    <w:p w14:paraId="4CCD80DD" w14:textId="02D58205" w:rsidR="0005494C" w:rsidRPr="00AF60D0" w:rsidRDefault="0005494C" w:rsidP="00D21635">
      <w:pPr>
        <w:widowControl w:val="0"/>
        <w:autoSpaceDE w:val="0"/>
        <w:autoSpaceDN w:val="0"/>
        <w:adjustRightInd w:val="0"/>
        <w:spacing w:after="0" w:line="240" w:lineRule="auto"/>
        <w:ind w:right="88"/>
        <w:jc w:val="both"/>
        <w:rPr>
          <w:rFonts w:ascii="Times New Roman" w:eastAsia="Arial Unicode MS" w:hAnsi="Times New Roman"/>
          <w:spacing w:val="2"/>
          <w:lang w:val="en-US"/>
        </w:rPr>
      </w:pPr>
    </w:p>
    <w:p w14:paraId="53E9A43A" w14:textId="454E1792" w:rsidR="0005494C" w:rsidRPr="00AF60D0" w:rsidRDefault="0005494C" w:rsidP="00D21635">
      <w:pPr>
        <w:widowControl w:val="0"/>
        <w:autoSpaceDE w:val="0"/>
        <w:autoSpaceDN w:val="0"/>
        <w:adjustRightInd w:val="0"/>
        <w:spacing w:after="0" w:line="240" w:lineRule="auto"/>
        <w:ind w:right="88"/>
        <w:jc w:val="both"/>
        <w:rPr>
          <w:rFonts w:ascii="Times New Roman" w:eastAsia="Arial Unicode MS" w:hAnsi="Times New Roman"/>
          <w:spacing w:val="2"/>
          <w:lang w:val="en-US"/>
        </w:rPr>
      </w:pPr>
    </w:p>
    <w:p w14:paraId="5FEB05FE" w14:textId="77777777" w:rsidR="0005494C" w:rsidRPr="00AF60D0" w:rsidRDefault="0005494C" w:rsidP="00D21635">
      <w:pPr>
        <w:widowControl w:val="0"/>
        <w:autoSpaceDE w:val="0"/>
        <w:autoSpaceDN w:val="0"/>
        <w:adjustRightInd w:val="0"/>
        <w:spacing w:after="0" w:line="240" w:lineRule="auto"/>
        <w:ind w:right="88"/>
        <w:jc w:val="both"/>
        <w:rPr>
          <w:rFonts w:ascii="Times New Roman" w:eastAsia="Arial Unicode MS" w:hAnsi="Times New Roman"/>
          <w:spacing w:val="2"/>
          <w:lang w:val="en-US"/>
        </w:rPr>
      </w:pPr>
    </w:p>
    <w:p w14:paraId="3790860B" w14:textId="77777777" w:rsidR="00D21635" w:rsidRPr="00AF60D0" w:rsidRDefault="00D21635" w:rsidP="00D21635">
      <w:pPr>
        <w:widowControl w:val="0"/>
        <w:autoSpaceDE w:val="0"/>
        <w:autoSpaceDN w:val="0"/>
        <w:adjustRightInd w:val="0"/>
        <w:spacing w:after="0" w:line="240" w:lineRule="auto"/>
        <w:ind w:right="88"/>
        <w:jc w:val="both"/>
        <w:rPr>
          <w:rFonts w:ascii="Times New Roman" w:eastAsia="Arial Unicode MS" w:hAnsi="Times New Roman"/>
          <w:spacing w:val="2"/>
          <w:lang w:val="en-US"/>
        </w:rPr>
      </w:pPr>
    </w:p>
    <w:p w14:paraId="3E731423" w14:textId="77777777" w:rsidR="00A4521B" w:rsidRPr="00AF60D0" w:rsidRDefault="00BD153C" w:rsidP="00D21635">
      <w:pPr>
        <w:widowControl w:val="0"/>
        <w:autoSpaceDE w:val="0"/>
        <w:autoSpaceDN w:val="0"/>
        <w:adjustRightInd w:val="0"/>
        <w:spacing w:after="0" w:line="240" w:lineRule="auto"/>
        <w:ind w:left="567" w:right="88" w:hanging="567"/>
        <w:jc w:val="both"/>
        <w:rPr>
          <w:rFonts w:ascii="Times New Roman" w:eastAsia="Arial Unicode MS" w:hAnsi="Times New Roman"/>
          <w:b/>
          <w:spacing w:val="2"/>
          <w:lang w:val="en-US"/>
        </w:rPr>
      </w:pPr>
      <w:r w:rsidRPr="00AF60D0">
        <w:rPr>
          <w:rFonts w:ascii="Times New Roman" w:eastAsia="Arial Unicode MS" w:hAnsi="Times New Roman"/>
          <w:b/>
          <w:spacing w:val="2"/>
          <w:lang w:val="en-US"/>
        </w:rPr>
        <w:t xml:space="preserve">2. </w:t>
      </w:r>
      <w:r w:rsidRPr="00AF60D0">
        <w:rPr>
          <w:rFonts w:ascii="Times New Roman" w:eastAsia="Arial Unicode MS" w:hAnsi="Times New Roman"/>
          <w:b/>
          <w:spacing w:val="2"/>
          <w:lang w:val="en-US"/>
        </w:rPr>
        <w:tab/>
        <w:t>Kewirausahaan</w:t>
      </w:r>
      <w:r w:rsidR="00C365F0" w:rsidRPr="00AF60D0">
        <w:rPr>
          <w:rFonts w:ascii="Times New Roman" w:eastAsia="Arial Unicode MS" w:hAnsi="Times New Roman"/>
          <w:b/>
          <w:spacing w:val="2"/>
          <w:lang w:val="en-US"/>
        </w:rPr>
        <w:t xml:space="preserve"> </w:t>
      </w:r>
    </w:p>
    <w:p w14:paraId="7C6E0E62" w14:textId="5D51BEE7" w:rsidR="0005494C" w:rsidRPr="00AF60D0" w:rsidRDefault="00BD153C" w:rsidP="0005494C">
      <w:pPr>
        <w:widowControl w:val="0"/>
        <w:autoSpaceDE w:val="0"/>
        <w:autoSpaceDN w:val="0"/>
        <w:adjustRightInd w:val="0"/>
        <w:spacing w:after="0" w:line="240" w:lineRule="auto"/>
        <w:ind w:right="88" w:firstLine="567"/>
        <w:jc w:val="both"/>
        <w:rPr>
          <w:rFonts w:ascii="Times New Roman" w:hAnsi="Times New Roman"/>
        </w:rPr>
      </w:pPr>
      <w:r w:rsidRPr="00AF60D0">
        <w:rPr>
          <w:rFonts w:ascii="Times New Roman" w:eastAsia="Arial Unicode MS" w:hAnsi="Times New Roman"/>
          <w:spacing w:val="2"/>
          <w:lang w:val="en-US"/>
        </w:rPr>
        <w:t>Menurut</w:t>
      </w:r>
      <w:r w:rsidR="008D4E4E" w:rsidRPr="00AF60D0">
        <w:rPr>
          <w:rFonts w:ascii="Times New Roman" w:eastAsia="Arial Unicode MS" w:hAnsi="Times New Roman"/>
          <w:spacing w:val="2"/>
          <w:lang w:val="en-US"/>
        </w:rPr>
        <w:t xml:space="preserve"> </w:t>
      </w:r>
      <w:r w:rsidR="008D4E4E" w:rsidRPr="00AF60D0">
        <w:rPr>
          <w:rFonts w:ascii="Times New Roman" w:eastAsia="Arial Unicode MS" w:hAnsi="Times New Roman"/>
          <w:spacing w:val="2"/>
          <w:lang w:val="en-US"/>
        </w:rPr>
        <w:fldChar w:fldCharType="begin" w:fldLock="1"/>
      </w:r>
      <w:r w:rsidR="009C675B" w:rsidRPr="00AF60D0">
        <w:rPr>
          <w:rFonts w:ascii="Times New Roman" w:eastAsia="Arial Unicode MS" w:hAnsi="Times New Roman"/>
          <w:spacing w:val="2"/>
          <w:lang w:val="en-US"/>
        </w:rPr>
        <w:instrText>ADDIN CSL_CITATION {"citationItems":[{"id":"ITEM-1","itemData":{"author":[{"dropping-particle":"","family":"Ansori","given":"Sugita","non-dropping-particle":"","parse-names":false,"suffix":""},{"dropping-particle":"","family":"Siliwangi","given":"Ikip","non-dropping-particle":"","parse-names":false,"suffix":""}],"container-title":"JURNAL COMM-EDU","id":"ITEM-1","issue":"2615-1480","issued":{"date-parts":[["2018"]]},"page":"127-137","title":"Jurnal comm-edu","type":"article-journal","volume":"1 Nomer 2"},"uris":["http://www.mendeley.com/documents/?uuid=6ffe6d8b-cba3-4697-9de5-f4d8a981f9cd"]}],"mendeley":{"formattedCitation":"(Ansori and Siliwangi 2018)","plainTextFormattedCitation":"(Ansori and Siliwangi 2018)","previouslyFormattedCitation":"(Ansori and Siliwangi 2018)"},"properties":{"noteIndex":0},"schema":"https://github.com/citation-style-language/schema/raw/master/csl-citation.json"}</w:instrText>
      </w:r>
      <w:r w:rsidR="008D4E4E" w:rsidRPr="00AF60D0">
        <w:rPr>
          <w:rFonts w:ascii="Times New Roman" w:eastAsia="Arial Unicode MS" w:hAnsi="Times New Roman"/>
          <w:spacing w:val="2"/>
          <w:lang w:val="en-US"/>
        </w:rPr>
        <w:fldChar w:fldCharType="separate"/>
      </w:r>
      <w:r w:rsidR="009C675B" w:rsidRPr="00AF60D0">
        <w:rPr>
          <w:rFonts w:ascii="Times New Roman" w:eastAsia="Arial Unicode MS" w:hAnsi="Times New Roman"/>
          <w:noProof/>
          <w:spacing w:val="2"/>
          <w:lang w:val="en-US"/>
        </w:rPr>
        <w:t>(Ansori and Siliwangi 2018)</w:t>
      </w:r>
      <w:r w:rsidR="008D4E4E" w:rsidRPr="00AF60D0">
        <w:rPr>
          <w:rFonts w:ascii="Times New Roman" w:eastAsia="Arial Unicode MS" w:hAnsi="Times New Roman"/>
          <w:spacing w:val="2"/>
          <w:lang w:val="en-US"/>
        </w:rPr>
        <w:fldChar w:fldCharType="end"/>
      </w:r>
      <w:r w:rsidR="004C373A" w:rsidRPr="00AF60D0">
        <w:rPr>
          <w:rFonts w:ascii="Times New Roman" w:eastAsia="Arial Unicode MS" w:hAnsi="Times New Roman"/>
          <w:spacing w:val="2"/>
          <w:lang w:val="en-US"/>
        </w:rPr>
        <w:t xml:space="preserve"> </w:t>
      </w:r>
      <w:r w:rsidR="00D11392">
        <w:rPr>
          <w:rFonts w:ascii="Times New Roman" w:eastAsia="Arial Unicode MS" w:hAnsi="Times New Roman"/>
          <w:spacing w:val="2"/>
        </w:rPr>
        <w:t>wirausaha merupakan manusia yang unggul dalam melakukan suatu pekerjaan guna mencapai suatu tujuan dlam memperoleh suatu keuntungan</w:t>
      </w:r>
      <w:r w:rsidR="00706E56">
        <w:rPr>
          <w:rFonts w:ascii="Times New Roman" w:hAnsi="Times New Roman"/>
        </w:rPr>
        <w:t xml:space="preserve"> dan juga dapat membantu dalam penciptaan suatu lapangan pekerjaan bagi orang lain.</w:t>
      </w:r>
    </w:p>
    <w:p w14:paraId="252AB120" w14:textId="22B6B637" w:rsidR="0005494C" w:rsidRPr="00AF60D0" w:rsidRDefault="0005494C" w:rsidP="0005494C">
      <w:pPr>
        <w:widowControl w:val="0"/>
        <w:autoSpaceDE w:val="0"/>
        <w:autoSpaceDN w:val="0"/>
        <w:adjustRightInd w:val="0"/>
        <w:spacing w:after="0" w:line="240" w:lineRule="auto"/>
        <w:ind w:right="88" w:firstLine="567"/>
        <w:jc w:val="both"/>
        <w:rPr>
          <w:rFonts w:ascii="Times New Roman" w:hAnsi="Times New Roman"/>
        </w:rPr>
      </w:pPr>
      <w:r w:rsidRPr="00AF60D0">
        <w:rPr>
          <w:rFonts w:ascii="Times New Roman" w:hAnsi="Times New Roman"/>
        </w:rPr>
        <w:t>Sedangkan menurut Jamaluddin, wirausaha adalah seseorang yang bekerja untuk menumbuhkan bibit usaha menjadi</w:t>
      </w:r>
      <w:r w:rsidR="00456C3E" w:rsidRPr="00AF60D0">
        <w:rPr>
          <w:rFonts w:ascii="Times New Roman" w:hAnsi="Times New Roman"/>
        </w:rPr>
        <w:t xml:space="preserve"> sebuah </w:t>
      </w:r>
      <w:r w:rsidRPr="00AF60D0">
        <w:rPr>
          <w:rFonts w:ascii="Times New Roman" w:hAnsi="Times New Roman"/>
        </w:rPr>
        <w:t>usaha yang besar</w:t>
      </w:r>
      <w:r w:rsidR="00706E56">
        <w:rPr>
          <w:rFonts w:ascii="Times New Roman" w:hAnsi="Times New Roman"/>
        </w:rPr>
        <w:t xml:space="preserve"> dengan segala kreatifitasnya</w:t>
      </w:r>
      <w:r w:rsidRPr="00AF60D0">
        <w:rPr>
          <w:rFonts w:ascii="Times New Roman" w:hAnsi="Times New Roman"/>
        </w:rPr>
        <w:t xml:space="preserve">. </w:t>
      </w:r>
      <w:r w:rsidR="00706E56">
        <w:rPr>
          <w:rFonts w:ascii="Times New Roman" w:hAnsi="Times New Roman"/>
        </w:rPr>
        <w:t>Dengan kreatifitas yang dimiliki oleh calon wirausahawan maka usaha yang kecil akan dapat berkembang menjadi besar.</w:t>
      </w:r>
    </w:p>
    <w:p w14:paraId="4016E737" w14:textId="3442CEB7" w:rsidR="00DD787F" w:rsidRPr="00AF60D0" w:rsidRDefault="00706E56" w:rsidP="0005494C">
      <w:pPr>
        <w:widowControl w:val="0"/>
        <w:autoSpaceDE w:val="0"/>
        <w:autoSpaceDN w:val="0"/>
        <w:adjustRightInd w:val="0"/>
        <w:spacing w:after="0" w:line="240" w:lineRule="auto"/>
        <w:ind w:right="88" w:firstLine="567"/>
        <w:jc w:val="both"/>
        <w:rPr>
          <w:rFonts w:ascii="Times New Roman" w:hAnsi="Times New Roman"/>
        </w:rPr>
      </w:pPr>
      <w:r>
        <w:rPr>
          <w:rFonts w:ascii="Times New Roman" w:hAnsi="Times New Roman"/>
        </w:rPr>
        <w:t>Seorang calon wirausahawan pastinya akan beranggapan bahwa waktunya akan lebih banyak tersita untuk menjalankan bisnisnya</w:t>
      </w:r>
      <w:r w:rsidR="0005494C" w:rsidRPr="00AF60D0">
        <w:rPr>
          <w:rFonts w:ascii="Times New Roman" w:hAnsi="Times New Roman"/>
        </w:rPr>
        <w:t>.</w:t>
      </w:r>
      <w:r>
        <w:rPr>
          <w:rFonts w:ascii="Times New Roman" w:hAnsi="Times New Roman"/>
        </w:rPr>
        <w:t xml:space="preserve"> Calon w</w:t>
      </w:r>
      <w:r w:rsidR="0005494C" w:rsidRPr="00AF60D0">
        <w:rPr>
          <w:rFonts w:ascii="Times New Roman" w:hAnsi="Times New Roman"/>
        </w:rPr>
        <w:t>irausahawan</w:t>
      </w:r>
      <w:r w:rsidR="00BE7D66">
        <w:rPr>
          <w:rFonts w:ascii="Times New Roman" w:hAnsi="Times New Roman"/>
        </w:rPr>
        <w:t xml:space="preserve"> bukan hanya berpikir untuk sukses saja, tetapi juga harus memiliki pola pikir yang logis dan segala tindakannya dapat dipertanggung jawabkan. Calon wirausahawan harus memiliki rasa simpati dan empati untuk mengajak orang lain</w:t>
      </w:r>
      <w:r w:rsidR="00456C3E" w:rsidRPr="00AF60D0">
        <w:rPr>
          <w:rFonts w:ascii="Times New Roman" w:hAnsi="Times New Roman"/>
        </w:rPr>
        <w:t xml:space="preserve">. </w:t>
      </w:r>
      <w:r w:rsidR="00BE7D66">
        <w:rPr>
          <w:rFonts w:ascii="Times New Roman" w:hAnsi="Times New Roman"/>
        </w:rPr>
        <w:t>Hal tersebut dapat dilakukan dengan cara membuka lapangan pekerjaan bagi orang lain. Sehingga,</w:t>
      </w:r>
      <w:r w:rsidR="00456C3E" w:rsidRPr="00AF60D0">
        <w:rPr>
          <w:rFonts w:ascii="Times New Roman" w:hAnsi="Times New Roman"/>
        </w:rPr>
        <w:t xml:space="preserve"> </w:t>
      </w:r>
      <w:r w:rsidR="0005494C" w:rsidRPr="00AF60D0">
        <w:rPr>
          <w:rFonts w:ascii="Times New Roman" w:hAnsi="Times New Roman"/>
        </w:rPr>
        <w:t>berdampak pada bertambahnya jumlah pengusaha</w:t>
      </w:r>
      <w:r w:rsidR="00456C3E" w:rsidRPr="00AF60D0">
        <w:rPr>
          <w:rFonts w:ascii="Times New Roman" w:hAnsi="Times New Roman"/>
        </w:rPr>
        <w:t xml:space="preserve"> baru</w:t>
      </w:r>
      <w:r w:rsidR="0005494C" w:rsidRPr="00AF60D0">
        <w:rPr>
          <w:rFonts w:ascii="Times New Roman" w:hAnsi="Times New Roman"/>
        </w:rPr>
        <w:t xml:space="preserve"> di </w:t>
      </w:r>
      <w:r w:rsidR="00BE7D66">
        <w:rPr>
          <w:rFonts w:ascii="Times New Roman" w:hAnsi="Times New Roman"/>
        </w:rPr>
        <w:t xml:space="preserve">Indonesia dan dapat </w:t>
      </w:r>
      <w:r w:rsidR="0005494C" w:rsidRPr="00AF60D0">
        <w:rPr>
          <w:rFonts w:ascii="Times New Roman" w:hAnsi="Times New Roman"/>
        </w:rPr>
        <w:t>mempercepat proses pembangunan</w:t>
      </w:r>
      <w:r w:rsidR="00AA488E" w:rsidRPr="00AF60D0">
        <w:rPr>
          <w:rFonts w:ascii="Times New Roman" w:hAnsi="Times New Roman"/>
        </w:rPr>
        <w:t xml:space="preserve"> ekonomi</w:t>
      </w:r>
      <w:r w:rsidR="0005494C" w:rsidRPr="00AF60D0">
        <w:rPr>
          <w:rFonts w:ascii="Times New Roman" w:hAnsi="Times New Roman"/>
        </w:rPr>
        <w:t xml:space="preserve"> di Indonesia. </w:t>
      </w:r>
    </w:p>
    <w:p w14:paraId="0B55FAB4" w14:textId="77777777" w:rsidR="0005494C" w:rsidRPr="00AF60D0" w:rsidRDefault="0005494C" w:rsidP="0005494C">
      <w:pPr>
        <w:widowControl w:val="0"/>
        <w:autoSpaceDE w:val="0"/>
        <w:autoSpaceDN w:val="0"/>
        <w:adjustRightInd w:val="0"/>
        <w:spacing w:after="0" w:line="240" w:lineRule="auto"/>
        <w:ind w:right="88" w:firstLine="567"/>
        <w:jc w:val="both"/>
        <w:rPr>
          <w:rFonts w:ascii="Times New Roman" w:hAnsi="Times New Roman"/>
        </w:rPr>
      </w:pPr>
    </w:p>
    <w:p w14:paraId="49B0ED2A" w14:textId="47A89823" w:rsidR="00AC376D" w:rsidRPr="00706E56" w:rsidRDefault="00AC376D" w:rsidP="00D21635">
      <w:pPr>
        <w:widowControl w:val="0"/>
        <w:autoSpaceDE w:val="0"/>
        <w:autoSpaceDN w:val="0"/>
        <w:adjustRightInd w:val="0"/>
        <w:spacing w:after="0" w:line="240" w:lineRule="auto"/>
        <w:ind w:left="567" w:right="88" w:hanging="567"/>
        <w:jc w:val="both"/>
        <w:rPr>
          <w:rFonts w:ascii="Times New Roman" w:hAnsi="Times New Roman"/>
          <w:b/>
        </w:rPr>
      </w:pPr>
      <w:r w:rsidRPr="00AF60D0">
        <w:rPr>
          <w:rFonts w:ascii="Times New Roman" w:hAnsi="Times New Roman"/>
          <w:b/>
          <w:lang w:val="en-US"/>
        </w:rPr>
        <w:t xml:space="preserve">3. </w:t>
      </w:r>
      <w:r w:rsidRPr="00AF60D0">
        <w:rPr>
          <w:rFonts w:ascii="Times New Roman" w:hAnsi="Times New Roman"/>
          <w:b/>
          <w:lang w:val="en-US"/>
        </w:rPr>
        <w:tab/>
      </w:r>
      <w:r w:rsidR="00706E56">
        <w:rPr>
          <w:rFonts w:ascii="Times New Roman" w:hAnsi="Times New Roman"/>
          <w:b/>
        </w:rPr>
        <w:t>Tahap – tahap untuk menjadi calon wirausahawan</w:t>
      </w:r>
    </w:p>
    <w:p w14:paraId="21AED855" w14:textId="713E3B36" w:rsidR="0005494C" w:rsidRPr="00AF60D0" w:rsidRDefault="0005494C" w:rsidP="0005494C">
      <w:pPr>
        <w:widowControl w:val="0"/>
        <w:autoSpaceDE w:val="0"/>
        <w:autoSpaceDN w:val="0"/>
        <w:adjustRightInd w:val="0"/>
        <w:spacing w:after="0" w:line="240" w:lineRule="auto"/>
        <w:ind w:right="88"/>
        <w:jc w:val="both"/>
        <w:rPr>
          <w:rFonts w:ascii="Times New Roman" w:hAnsi="Times New Roman"/>
          <w:lang w:val="en-US"/>
        </w:rPr>
      </w:pPr>
      <w:r w:rsidRPr="00AF60D0">
        <w:rPr>
          <w:rFonts w:ascii="Times New Roman" w:hAnsi="Times New Roman"/>
          <w:lang w:val="en-US"/>
        </w:rPr>
        <w:t>Seorang</w:t>
      </w:r>
      <w:r w:rsidR="00A137B4">
        <w:rPr>
          <w:rFonts w:ascii="Times New Roman" w:hAnsi="Times New Roman"/>
        </w:rPr>
        <w:t xml:space="preserve"> calon</w:t>
      </w:r>
      <w:r w:rsidRPr="00AF60D0">
        <w:rPr>
          <w:rFonts w:ascii="Times New Roman" w:hAnsi="Times New Roman"/>
          <w:lang w:val="en-US"/>
        </w:rPr>
        <w:t xml:space="preserve"> entrepreneur harus </w:t>
      </w:r>
      <w:r w:rsidR="00BE7D66">
        <w:rPr>
          <w:rFonts w:ascii="Times New Roman" w:hAnsi="Times New Roman"/>
        </w:rPr>
        <w:t xml:space="preserve">bisa </w:t>
      </w:r>
      <w:r w:rsidRPr="00AF60D0">
        <w:rPr>
          <w:rFonts w:ascii="Times New Roman" w:hAnsi="Times New Roman"/>
          <w:lang w:val="en-US"/>
        </w:rPr>
        <w:t>melakukan sesuatu yang luar biasa</w:t>
      </w:r>
      <w:r w:rsidR="00BE7D66">
        <w:rPr>
          <w:rFonts w:ascii="Times New Roman" w:hAnsi="Times New Roman"/>
        </w:rPr>
        <w:t xml:space="preserve"> dengan penuh kreatifitas yang inovatif</w:t>
      </w:r>
      <w:r w:rsidRPr="00AF60D0">
        <w:rPr>
          <w:rFonts w:ascii="Times New Roman" w:hAnsi="Times New Roman"/>
          <w:lang w:val="en-US"/>
        </w:rPr>
        <w:t xml:space="preserve">. </w:t>
      </w:r>
      <w:r w:rsidR="0022789F">
        <w:rPr>
          <w:rFonts w:ascii="Times New Roman" w:hAnsi="Times New Roman"/>
        </w:rPr>
        <w:t>Tahap - tahap</w:t>
      </w:r>
      <w:r w:rsidRPr="00AF60D0">
        <w:rPr>
          <w:rFonts w:ascii="Times New Roman" w:hAnsi="Times New Roman"/>
          <w:lang w:val="en-US"/>
        </w:rPr>
        <w:t xml:space="preserve"> strategis yang harus dilakukan antara lain sebagai berikut:</w:t>
      </w:r>
    </w:p>
    <w:p w14:paraId="63F8C4BF" w14:textId="59A0C115" w:rsidR="005E786F" w:rsidRPr="005E786F" w:rsidRDefault="0022789F" w:rsidP="005E786F">
      <w:pPr>
        <w:pStyle w:val="ListParagraph"/>
        <w:widowControl w:val="0"/>
        <w:numPr>
          <w:ilvl w:val="0"/>
          <w:numId w:val="5"/>
        </w:numPr>
        <w:autoSpaceDE w:val="0"/>
        <w:autoSpaceDN w:val="0"/>
        <w:adjustRightInd w:val="0"/>
        <w:spacing w:after="0" w:line="240" w:lineRule="auto"/>
        <w:ind w:right="88"/>
        <w:jc w:val="both"/>
        <w:rPr>
          <w:rFonts w:ascii="Times New Roman" w:hAnsi="Times New Roman"/>
        </w:rPr>
      </w:pPr>
      <w:r w:rsidRPr="005E786F">
        <w:rPr>
          <w:rFonts w:ascii="Times New Roman" w:hAnsi="Times New Roman"/>
        </w:rPr>
        <w:t>Pola berpikir yang logis</w:t>
      </w:r>
    </w:p>
    <w:p w14:paraId="4BADF6E5" w14:textId="6F9630F7" w:rsidR="0005494C" w:rsidRPr="005E786F" w:rsidRDefault="005E786F" w:rsidP="005E786F">
      <w:pPr>
        <w:pStyle w:val="ListParagraph"/>
        <w:widowControl w:val="0"/>
        <w:numPr>
          <w:ilvl w:val="0"/>
          <w:numId w:val="5"/>
        </w:numPr>
        <w:autoSpaceDE w:val="0"/>
        <w:autoSpaceDN w:val="0"/>
        <w:adjustRightInd w:val="0"/>
        <w:spacing w:after="0" w:line="240" w:lineRule="auto"/>
        <w:ind w:right="88"/>
        <w:jc w:val="both"/>
        <w:rPr>
          <w:rFonts w:ascii="Times New Roman" w:hAnsi="Times New Roman"/>
          <w:lang w:val="en-US"/>
        </w:rPr>
      </w:pPr>
      <w:r>
        <w:rPr>
          <w:rFonts w:ascii="Times New Roman" w:hAnsi="Times New Roman"/>
        </w:rPr>
        <w:t>Kreatif dan inovatif</w:t>
      </w:r>
    </w:p>
    <w:p w14:paraId="6FE15C2E" w14:textId="67404DC1" w:rsidR="005E786F" w:rsidRPr="005E786F" w:rsidRDefault="005E786F" w:rsidP="005E786F">
      <w:pPr>
        <w:pStyle w:val="ListParagraph"/>
        <w:widowControl w:val="0"/>
        <w:numPr>
          <w:ilvl w:val="0"/>
          <w:numId w:val="5"/>
        </w:numPr>
        <w:autoSpaceDE w:val="0"/>
        <w:autoSpaceDN w:val="0"/>
        <w:adjustRightInd w:val="0"/>
        <w:spacing w:after="0" w:line="240" w:lineRule="auto"/>
        <w:ind w:right="88"/>
        <w:jc w:val="both"/>
        <w:rPr>
          <w:rFonts w:ascii="Times New Roman" w:hAnsi="Times New Roman"/>
          <w:lang w:val="en-US"/>
        </w:rPr>
      </w:pPr>
      <w:r>
        <w:rPr>
          <w:rFonts w:ascii="Times New Roman" w:hAnsi="Times New Roman"/>
        </w:rPr>
        <w:t>Baerani mengambil risiko</w:t>
      </w:r>
    </w:p>
    <w:p w14:paraId="28F3DB0D" w14:textId="12135A0B" w:rsidR="005E786F" w:rsidRPr="005E786F" w:rsidRDefault="005E786F" w:rsidP="005E786F">
      <w:pPr>
        <w:pStyle w:val="ListParagraph"/>
        <w:widowControl w:val="0"/>
        <w:numPr>
          <w:ilvl w:val="0"/>
          <w:numId w:val="5"/>
        </w:numPr>
        <w:autoSpaceDE w:val="0"/>
        <w:autoSpaceDN w:val="0"/>
        <w:adjustRightInd w:val="0"/>
        <w:spacing w:after="0" w:line="240" w:lineRule="auto"/>
        <w:ind w:right="88"/>
        <w:jc w:val="both"/>
        <w:rPr>
          <w:rFonts w:ascii="Times New Roman" w:hAnsi="Times New Roman"/>
          <w:lang w:val="en-US"/>
        </w:rPr>
      </w:pPr>
      <w:r>
        <w:rPr>
          <w:rFonts w:ascii="Times New Roman" w:hAnsi="Times New Roman"/>
        </w:rPr>
        <w:t>Selalu ingin mengembangkan kemampuan yang dimiliki</w:t>
      </w:r>
    </w:p>
    <w:p w14:paraId="0B721A29" w14:textId="7F702201" w:rsidR="005E786F" w:rsidRPr="005E786F" w:rsidRDefault="005E786F" w:rsidP="005E786F">
      <w:pPr>
        <w:pStyle w:val="ListParagraph"/>
        <w:widowControl w:val="0"/>
        <w:numPr>
          <w:ilvl w:val="0"/>
          <w:numId w:val="5"/>
        </w:numPr>
        <w:autoSpaceDE w:val="0"/>
        <w:autoSpaceDN w:val="0"/>
        <w:adjustRightInd w:val="0"/>
        <w:spacing w:after="0" w:line="240" w:lineRule="auto"/>
        <w:ind w:right="88"/>
        <w:jc w:val="both"/>
        <w:rPr>
          <w:rFonts w:ascii="Times New Roman" w:hAnsi="Times New Roman"/>
          <w:lang w:val="en-US"/>
        </w:rPr>
      </w:pPr>
      <w:r>
        <w:rPr>
          <w:rFonts w:ascii="Times New Roman" w:hAnsi="Times New Roman"/>
        </w:rPr>
        <w:t>Memiliki jiwa kepemimpinan yang baik</w:t>
      </w:r>
    </w:p>
    <w:p w14:paraId="0BD57F38" w14:textId="7A5CAF60" w:rsidR="005E786F" w:rsidRPr="005E786F" w:rsidRDefault="005E786F" w:rsidP="005E786F">
      <w:pPr>
        <w:pStyle w:val="ListParagraph"/>
        <w:widowControl w:val="0"/>
        <w:numPr>
          <w:ilvl w:val="0"/>
          <w:numId w:val="5"/>
        </w:numPr>
        <w:autoSpaceDE w:val="0"/>
        <w:autoSpaceDN w:val="0"/>
        <w:adjustRightInd w:val="0"/>
        <w:spacing w:after="0" w:line="240" w:lineRule="auto"/>
        <w:ind w:right="88"/>
        <w:jc w:val="both"/>
        <w:rPr>
          <w:rFonts w:ascii="Times New Roman" w:hAnsi="Times New Roman"/>
          <w:lang w:val="en-US"/>
        </w:rPr>
      </w:pPr>
      <w:r>
        <w:rPr>
          <w:rFonts w:ascii="Times New Roman" w:hAnsi="Times New Roman"/>
        </w:rPr>
        <w:t>Bertanggung jawab atas usaha yang dijalankan</w:t>
      </w:r>
    </w:p>
    <w:p w14:paraId="3360A14C" w14:textId="4F9EE2B1" w:rsidR="0005494C" w:rsidRPr="00AF60D0" w:rsidRDefault="005E786F" w:rsidP="0005494C">
      <w:pPr>
        <w:widowControl w:val="0"/>
        <w:autoSpaceDE w:val="0"/>
        <w:autoSpaceDN w:val="0"/>
        <w:adjustRightInd w:val="0"/>
        <w:spacing w:after="0" w:line="240" w:lineRule="auto"/>
        <w:ind w:right="88"/>
        <w:jc w:val="both"/>
        <w:rPr>
          <w:rFonts w:ascii="Times New Roman" w:hAnsi="Times New Roman"/>
          <w:lang w:val="en-US"/>
        </w:rPr>
      </w:pPr>
      <w:r>
        <w:rPr>
          <w:rFonts w:ascii="Times New Roman" w:hAnsi="Times New Roman"/>
        </w:rPr>
        <w:t xml:space="preserve">Seorang calon wirausahawan harus memiliki </w:t>
      </w:r>
      <w:r w:rsidR="0005494C" w:rsidRPr="00AF60D0">
        <w:rPr>
          <w:rFonts w:ascii="Times New Roman" w:hAnsi="Times New Roman"/>
          <w:lang w:val="en-US"/>
        </w:rPr>
        <w:t xml:space="preserve">pola pikir untuk menciptakan perubahan, </w:t>
      </w:r>
      <w:r>
        <w:rPr>
          <w:rFonts w:ascii="Times New Roman" w:hAnsi="Times New Roman"/>
        </w:rPr>
        <w:t>dan harus menjadi lebih baik dari sebelumnya. Karena dengan mengubah pola pikir kita yang baik, logis dan dapat dipertanggung jawabkan maka hal tersebut akan mengubah dunia menjadi lebih baik.</w:t>
      </w:r>
    </w:p>
    <w:p w14:paraId="57147827" w14:textId="77777777" w:rsidR="00DD787F" w:rsidRPr="00AF60D0" w:rsidRDefault="00DD787F" w:rsidP="00D21635">
      <w:pPr>
        <w:widowControl w:val="0"/>
        <w:autoSpaceDE w:val="0"/>
        <w:autoSpaceDN w:val="0"/>
        <w:adjustRightInd w:val="0"/>
        <w:spacing w:after="0" w:line="240" w:lineRule="auto"/>
        <w:ind w:right="88"/>
        <w:jc w:val="both"/>
        <w:rPr>
          <w:rFonts w:ascii="Times New Roman" w:hAnsi="Times New Roman"/>
          <w:lang w:val="en-US"/>
        </w:rPr>
      </w:pPr>
    </w:p>
    <w:p w14:paraId="47524B5B" w14:textId="77777777" w:rsidR="006E5FBB" w:rsidRPr="00AF60D0" w:rsidRDefault="006E5FBB" w:rsidP="00D21635">
      <w:pPr>
        <w:pStyle w:val="ListParagraph"/>
        <w:widowControl w:val="0"/>
        <w:numPr>
          <w:ilvl w:val="0"/>
          <w:numId w:val="3"/>
        </w:numPr>
        <w:autoSpaceDE w:val="0"/>
        <w:autoSpaceDN w:val="0"/>
        <w:adjustRightInd w:val="0"/>
        <w:spacing w:after="0" w:line="240" w:lineRule="auto"/>
        <w:ind w:left="567" w:right="88" w:hanging="567"/>
        <w:jc w:val="both"/>
        <w:rPr>
          <w:rFonts w:ascii="Times New Roman" w:hAnsi="Times New Roman"/>
          <w:b/>
          <w:lang w:val="en-US"/>
        </w:rPr>
      </w:pPr>
      <w:r w:rsidRPr="00AF60D0">
        <w:rPr>
          <w:rFonts w:ascii="Times New Roman" w:hAnsi="Times New Roman"/>
          <w:b/>
          <w:lang w:val="en-US"/>
        </w:rPr>
        <w:t>Pentingnya pewirausaha dalam kemajuan bangsa</w:t>
      </w:r>
    </w:p>
    <w:p w14:paraId="02A76D7D" w14:textId="1D8A6540" w:rsidR="00665F12" w:rsidRPr="00AF60D0" w:rsidRDefault="00665F12" w:rsidP="003436FB">
      <w:pPr>
        <w:widowControl w:val="0"/>
        <w:autoSpaceDE w:val="0"/>
        <w:autoSpaceDN w:val="0"/>
        <w:adjustRightInd w:val="0"/>
        <w:spacing w:after="0" w:line="240" w:lineRule="auto"/>
        <w:ind w:right="88" w:firstLine="567"/>
        <w:jc w:val="both"/>
        <w:rPr>
          <w:rFonts w:ascii="Times New Roman" w:hAnsi="Times New Roman"/>
        </w:rPr>
      </w:pPr>
      <w:r w:rsidRPr="00AF60D0">
        <w:rPr>
          <w:rFonts w:ascii="Times New Roman" w:hAnsi="Times New Roman"/>
        </w:rPr>
        <w:t xml:space="preserve">Dalam berkegiatan wirausaha sangat bermanfaat untuk bangsa terlebih lagi negara kita sudah sangat pesat dalam kegiatan berwirausaha. Beberapa orang menyatakan bahwa suatu negara maju harus mempunyai perwirausaha yang berjumlah 2 – 5 % dari jumlah penduduk yang ada dalam suatu negara maju. Sedangkan indoensia sendiri masih tergolong masih kecil dan masih harus lebih di tingkatkan lagi untuk dapat mencapai target yang di tentukan. </w:t>
      </w:r>
      <w:r w:rsidR="00057378" w:rsidRPr="00AF60D0">
        <w:rPr>
          <w:rFonts w:ascii="Times New Roman" w:hAnsi="Times New Roman"/>
        </w:rPr>
        <w:t>Indonesia memiliki nilai 1,5 % saja angka ini jelas jauh untuk bisa menyaingi negara maju lainnya. Jiwa wirausaha harus diajarkan sejak kecil pada saat kita mengenal perdagangan dan ketika sudah mulai usia remaja mulai mengenmbagkan skill yang ada untuk bisa memunculkan suatu usaha. Perekenomian indoensia sangat dipengaruhi oleh perwirausaha ini. Perwirausaha ini dapat menjadi pahlawan bansa untuk pengelolahan sumber daya alam indoneisa.</w:t>
      </w:r>
    </w:p>
    <w:p w14:paraId="7E4094A8" w14:textId="265035DD" w:rsidR="00057378" w:rsidRPr="00AF60D0" w:rsidRDefault="00057378" w:rsidP="00AA488E">
      <w:pPr>
        <w:pStyle w:val="ListParagraph"/>
        <w:widowControl w:val="0"/>
        <w:tabs>
          <w:tab w:val="left" w:pos="567"/>
        </w:tabs>
        <w:autoSpaceDE w:val="0"/>
        <w:autoSpaceDN w:val="0"/>
        <w:adjustRightInd w:val="0"/>
        <w:spacing w:after="0" w:line="240" w:lineRule="auto"/>
        <w:ind w:left="0" w:right="88" w:firstLine="567"/>
        <w:jc w:val="both"/>
        <w:rPr>
          <w:rFonts w:ascii="Times New Roman" w:hAnsi="Times New Roman"/>
        </w:rPr>
      </w:pPr>
      <w:r w:rsidRPr="00AF60D0">
        <w:rPr>
          <w:rFonts w:ascii="Times New Roman" w:hAnsi="Times New Roman"/>
        </w:rPr>
        <w:t>Pada saat krisis yang dialami oleh indonesia pada tahun 1998 banyak sekali pengusaha besar yang gulung tikar karena mereka sangat berkaitan langsung dengan perekonomian indoenesia. Produk yang harus di ekspor dengan harga yang besar menjadi turun. Pengusaha kelas menengah dan kecil masih bertahan karena tingkat pasar yang mereka capai masih tergolong rendah yaitu masyarakat indonesia sendiri. Untuk para pengusaha kelas atas mereka telah menembus pasar luar negeri jadi produk yang dibuat di indonesia telah di ekspor ke luar negeri. Pemerintah hendakanya memberi ruang para wirausahawan untuk bekerja sama ditingkat ASEAN agar terjalinnya hubungan bisnis. Fasilitas ijin yang dapat di peroleh yaitu ijin agar produk bisa masuk ke dalam dalam negeri baik luar negeri.</w:t>
      </w:r>
      <w:r w:rsidR="003436FB" w:rsidRPr="00AF60D0">
        <w:rPr>
          <w:rFonts w:ascii="Times New Roman" w:hAnsi="Times New Roman"/>
        </w:rPr>
        <w:t xml:space="preserve"> Indonesia termasuk negara yang pertumbuhan ekonoinya meningkat dibandingkan negara negara eropa lainnnya yang mengalami krisis ekonomi. Wirausahwan berguna untuk bangsa senagai kemajuan bangsa indonesia. Wirausaha dapat memajukan sebuah negara melalui berbagai bidang seperti pendidikan, kesehatan dan lain lain.</w:t>
      </w:r>
    </w:p>
    <w:p w14:paraId="317D6539" w14:textId="09160E9A" w:rsidR="006E5FBB" w:rsidRPr="00AF60D0" w:rsidRDefault="003436FB" w:rsidP="0005494C">
      <w:pPr>
        <w:pStyle w:val="ListParagraph"/>
        <w:widowControl w:val="0"/>
        <w:autoSpaceDE w:val="0"/>
        <w:autoSpaceDN w:val="0"/>
        <w:adjustRightInd w:val="0"/>
        <w:spacing w:after="0" w:line="240" w:lineRule="auto"/>
        <w:ind w:left="0" w:right="88" w:firstLine="567"/>
        <w:jc w:val="both"/>
        <w:rPr>
          <w:rFonts w:ascii="Times New Roman" w:hAnsi="Times New Roman"/>
        </w:rPr>
      </w:pPr>
      <w:r w:rsidRPr="00AF60D0">
        <w:rPr>
          <w:rFonts w:ascii="Times New Roman" w:hAnsi="Times New Roman"/>
        </w:rPr>
        <w:t>Wirausahwan sosial adalah wirausaha yang berpengaruh kepada masyarakat yang biasanya mengindentifikasi masalah sosial seperti kesehata, pendidikan, dan penganggura, serta menyelesaikan dengan cara sosial baik itu membantu kesehatan atau memeberi pelatihan kerja.</w:t>
      </w:r>
    </w:p>
    <w:p w14:paraId="32A10630" w14:textId="1E4AFF85" w:rsidR="006E5FBB" w:rsidRDefault="006E5FBB" w:rsidP="006E5FBB">
      <w:pPr>
        <w:widowControl w:val="0"/>
        <w:autoSpaceDE w:val="0"/>
        <w:autoSpaceDN w:val="0"/>
        <w:adjustRightInd w:val="0"/>
        <w:spacing w:after="0" w:line="240" w:lineRule="auto"/>
        <w:ind w:right="88"/>
        <w:jc w:val="both"/>
        <w:rPr>
          <w:rFonts w:ascii="Times New Roman" w:hAnsi="Times New Roman"/>
          <w:lang w:val="en-US"/>
        </w:rPr>
      </w:pPr>
    </w:p>
    <w:p w14:paraId="3E394923" w14:textId="36B7A9EB" w:rsidR="00115D27" w:rsidRDefault="00115D27" w:rsidP="006E5FBB">
      <w:pPr>
        <w:widowControl w:val="0"/>
        <w:autoSpaceDE w:val="0"/>
        <w:autoSpaceDN w:val="0"/>
        <w:adjustRightInd w:val="0"/>
        <w:spacing w:after="0" w:line="240" w:lineRule="auto"/>
        <w:ind w:right="88"/>
        <w:jc w:val="both"/>
        <w:rPr>
          <w:rFonts w:ascii="Times New Roman" w:hAnsi="Times New Roman"/>
          <w:lang w:val="en-US"/>
        </w:rPr>
      </w:pPr>
    </w:p>
    <w:p w14:paraId="3EFE6CEB" w14:textId="41A55753" w:rsidR="00115D27" w:rsidRDefault="00115D27" w:rsidP="006E5FBB">
      <w:pPr>
        <w:widowControl w:val="0"/>
        <w:autoSpaceDE w:val="0"/>
        <w:autoSpaceDN w:val="0"/>
        <w:adjustRightInd w:val="0"/>
        <w:spacing w:after="0" w:line="240" w:lineRule="auto"/>
        <w:ind w:right="88"/>
        <w:jc w:val="both"/>
        <w:rPr>
          <w:rFonts w:ascii="Times New Roman" w:hAnsi="Times New Roman"/>
          <w:lang w:val="en-US"/>
        </w:rPr>
      </w:pPr>
    </w:p>
    <w:p w14:paraId="7F13F0D4" w14:textId="273F84DD" w:rsidR="00115D27" w:rsidRDefault="00115D27" w:rsidP="006E5FBB">
      <w:pPr>
        <w:widowControl w:val="0"/>
        <w:autoSpaceDE w:val="0"/>
        <w:autoSpaceDN w:val="0"/>
        <w:adjustRightInd w:val="0"/>
        <w:spacing w:after="0" w:line="240" w:lineRule="auto"/>
        <w:ind w:right="88"/>
        <w:jc w:val="both"/>
        <w:rPr>
          <w:rFonts w:ascii="Times New Roman" w:hAnsi="Times New Roman"/>
          <w:lang w:val="en-US"/>
        </w:rPr>
      </w:pPr>
    </w:p>
    <w:p w14:paraId="4AD8EBD3" w14:textId="7EDBD9D0" w:rsidR="00BE7D66" w:rsidRDefault="00BE7D66" w:rsidP="006E5FBB">
      <w:pPr>
        <w:widowControl w:val="0"/>
        <w:autoSpaceDE w:val="0"/>
        <w:autoSpaceDN w:val="0"/>
        <w:adjustRightInd w:val="0"/>
        <w:spacing w:after="0" w:line="240" w:lineRule="auto"/>
        <w:ind w:right="88"/>
        <w:jc w:val="both"/>
        <w:rPr>
          <w:rFonts w:ascii="Times New Roman" w:hAnsi="Times New Roman"/>
          <w:lang w:val="en-US"/>
        </w:rPr>
      </w:pPr>
    </w:p>
    <w:p w14:paraId="533FEA6F" w14:textId="77777777" w:rsidR="00BE7D66" w:rsidRDefault="00BE7D66" w:rsidP="006E5FBB">
      <w:pPr>
        <w:widowControl w:val="0"/>
        <w:autoSpaceDE w:val="0"/>
        <w:autoSpaceDN w:val="0"/>
        <w:adjustRightInd w:val="0"/>
        <w:spacing w:after="0" w:line="240" w:lineRule="auto"/>
        <w:ind w:right="88"/>
        <w:jc w:val="both"/>
        <w:rPr>
          <w:rFonts w:ascii="Times New Roman" w:hAnsi="Times New Roman"/>
          <w:lang w:val="en-US"/>
        </w:rPr>
      </w:pPr>
    </w:p>
    <w:p w14:paraId="2B7A3908" w14:textId="77777777" w:rsidR="00115D27" w:rsidRPr="00AF60D0" w:rsidRDefault="00115D27" w:rsidP="006E5FBB">
      <w:pPr>
        <w:widowControl w:val="0"/>
        <w:autoSpaceDE w:val="0"/>
        <w:autoSpaceDN w:val="0"/>
        <w:adjustRightInd w:val="0"/>
        <w:spacing w:after="0" w:line="240" w:lineRule="auto"/>
        <w:ind w:right="88"/>
        <w:jc w:val="both"/>
        <w:rPr>
          <w:rFonts w:ascii="Times New Roman" w:hAnsi="Times New Roman"/>
          <w:lang w:val="en-US"/>
        </w:rPr>
      </w:pPr>
    </w:p>
    <w:p w14:paraId="6677280A" w14:textId="77777777" w:rsidR="00D21635" w:rsidRPr="00AF60D0" w:rsidRDefault="00642C25" w:rsidP="00D21635">
      <w:pPr>
        <w:pStyle w:val="ListParagraph"/>
        <w:widowControl w:val="0"/>
        <w:numPr>
          <w:ilvl w:val="0"/>
          <w:numId w:val="3"/>
        </w:numPr>
        <w:autoSpaceDE w:val="0"/>
        <w:autoSpaceDN w:val="0"/>
        <w:adjustRightInd w:val="0"/>
        <w:spacing w:after="0" w:line="240" w:lineRule="auto"/>
        <w:ind w:left="567" w:right="88" w:hanging="567"/>
        <w:jc w:val="both"/>
        <w:rPr>
          <w:rFonts w:ascii="Times New Roman" w:hAnsi="Times New Roman"/>
          <w:lang w:val="en-US"/>
        </w:rPr>
      </w:pPr>
      <w:r w:rsidRPr="00AF60D0">
        <w:rPr>
          <w:rFonts w:ascii="Times New Roman" w:hAnsi="Times New Roman"/>
          <w:b/>
          <w:lang w:val="en-US"/>
        </w:rPr>
        <w:t>Konsep bisnis dan pelaksanaan usaha</w:t>
      </w:r>
    </w:p>
    <w:p w14:paraId="28879C14" w14:textId="2DC27C4F" w:rsidR="003436FB" w:rsidRPr="00AF60D0" w:rsidRDefault="003436FB" w:rsidP="00AA488E">
      <w:pPr>
        <w:pStyle w:val="ListParagraph"/>
        <w:widowControl w:val="0"/>
        <w:autoSpaceDE w:val="0"/>
        <w:autoSpaceDN w:val="0"/>
        <w:adjustRightInd w:val="0"/>
        <w:spacing w:after="0" w:line="240" w:lineRule="auto"/>
        <w:ind w:left="0" w:right="88" w:firstLine="567"/>
        <w:jc w:val="both"/>
        <w:rPr>
          <w:rFonts w:ascii="Times New Roman" w:hAnsi="Times New Roman"/>
        </w:rPr>
      </w:pPr>
      <w:r w:rsidRPr="00AF60D0">
        <w:rPr>
          <w:rFonts w:ascii="Times New Roman" w:hAnsi="Times New Roman"/>
        </w:rPr>
        <w:t>Pada saat perencanaan dalam berwirausaha sangat diperlukan untuk menimilasir resiko kegagalan atau tidak sesuai dengan apa yang diharapkan dan hasil yang kurang memuaskan serta melenceng dari apa yang telah di rencanakan. Perencanaan akan memberikan bagaiama arah dalam berbisni</w:t>
      </w:r>
      <w:r w:rsidR="00AF60D0" w:rsidRPr="00AF60D0">
        <w:rPr>
          <w:rFonts w:ascii="Times New Roman" w:hAnsi="Times New Roman"/>
        </w:rPr>
        <w:t>s yang dapat kita akan lakukan dan dijalankan. Awal dalam perencanaan konsep bisnis yaitu memiliki jiwa wirausaha yang inovatif dan memilki ide yang cemerlang. Dalam konsep bisnis berwirausaha harus mempunyai pedoman untuk mendirikan sebuah usaha. Banyak sekali otan kreatif yang berlum terfasilitasi maka harus dijadikan mitra untuk kelan</w:t>
      </w:r>
      <w:r w:rsidR="0022789F">
        <w:rPr>
          <w:rFonts w:ascii="Times New Roman" w:hAnsi="Times New Roman"/>
        </w:rPr>
        <w:t>g</w:t>
      </w:r>
      <w:r w:rsidR="00AF60D0" w:rsidRPr="00AF60D0">
        <w:rPr>
          <w:rFonts w:ascii="Times New Roman" w:hAnsi="Times New Roman"/>
        </w:rPr>
        <w:t>sungan kegiatan kerwirausahaan. Jika kemampuan menciptakan bisnis ini dapat dimiliki oleh semua orang, maka akan berdampak pada perekonomian Indonesia ke depan.</w:t>
      </w:r>
    </w:p>
    <w:p w14:paraId="34C5A726" w14:textId="65699376" w:rsidR="00AF60D0" w:rsidRPr="00AF60D0" w:rsidRDefault="00AF60D0" w:rsidP="00AA488E">
      <w:pPr>
        <w:pStyle w:val="ListParagraph"/>
        <w:widowControl w:val="0"/>
        <w:autoSpaceDE w:val="0"/>
        <w:autoSpaceDN w:val="0"/>
        <w:adjustRightInd w:val="0"/>
        <w:spacing w:after="0" w:line="240" w:lineRule="auto"/>
        <w:ind w:left="0" w:right="88" w:firstLine="567"/>
        <w:jc w:val="both"/>
        <w:rPr>
          <w:rFonts w:ascii="Times New Roman" w:hAnsi="Times New Roman"/>
        </w:rPr>
      </w:pPr>
      <w:r w:rsidRPr="00AF60D0">
        <w:rPr>
          <w:rFonts w:ascii="Times New Roman" w:hAnsi="Times New Roman"/>
        </w:rPr>
        <w:t>Untuk dapat mendirika</w:t>
      </w:r>
      <w:r w:rsidR="00115D27">
        <w:rPr>
          <w:rFonts w:ascii="Times New Roman" w:hAnsi="Times New Roman"/>
        </w:rPr>
        <w:t>n</w:t>
      </w:r>
      <w:r w:rsidRPr="00AF60D0">
        <w:rPr>
          <w:rFonts w:ascii="Times New Roman" w:hAnsi="Times New Roman"/>
        </w:rPr>
        <w:t xml:space="preserve"> usaha merupakan keinginana semua orang. Alasan yang dapat di pakai adalah:</w:t>
      </w:r>
    </w:p>
    <w:p w14:paraId="4B0C28E1" w14:textId="6F5AB25B" w:rsidR="0005494C" w:rsidRPr="00AF60D0" w:rsidRDefault="0005494C" w:rsidP="00AA488E">
      <w:pPr>
        <w:pStyle w:val="ListParagraph"/>
        <w:widowControl w:val="0"/>
        <w:autoSpaceDE w:val="0"/>
        <w:autoSpaceDN w:val="0"/>
        <w:adjustRightInd w:val="0"/>
        <w:spacing w:after="0" w:line="240" w:lineRule="auto"/>
        <w:ind w:left="0" w:right="88" w:firstLine="567"/>
        <w:jc w:val="both"/>
        <w:rPr>
          <w:rFonts w:ascii="Times New Roman" w:hAnsi="Times New Roman"/>
        </w:rPr>
      </w:pPr>
      <w:r w:rsidRPr="00AF60D0">
        <w:rPr>
          <w:rFonts w:ascii="Times New Roman" w:hAnsi="Times New Roman"/>
        </w:rPr>
        <w:t>1. Bosan</w:t>
      </w:r>
      <w:r w:rsidR="00AF60D0" w:rsidRPr="00AF60D0">
        <w:rPr>
          <w:rFonts w:ascii="Times New Roman" w:hAnsi="Times New Roman"/>
        </w:rPr>
        <w:t xml:space="preserve"> telah menjadi karyawan</w:t>
      </w:r>
    </w:p>
    <w:p w14:paraId="2C891455" w14:textId="3363214C" w:rsidR="0005494C" w:rsidRPr="00AF60D0" w:rsidRDefault="00AF60D0" w:rsidP="00AA488E">
      <w:pPr>
        <w:pStyle w:val="ListParagraph"/>
        <w:widowControl w:val="0"/>
        <w:autoSpaceDE w:val="0"/>
        <w:autoSpaceDN w:val="0"/>
        <w:adjustRightInd w:val="0"/>
        <w:spacing w:after="0" w:line="240" w:lineRule="auto"/>
        <w:ind w:left="0" w:right="88" w:firstLine="567"/>
        <w:jc w:val="both"/>
        <w:rPr>
          <w:rFonts w:ascii="Times New Roman" w:hAnsi="Times New Roman"/>
        </w:rPr>
      </w:pPr>
      <w:r w:rsidRPr="00AF60D0">
        <w:rPr>
          <w:rFonts w:ascii="Times New Roman" w:hAnsi="Times New Roman"/>
        </w:rPr>
        <w:t xml:space="preserve">2. </w:t>
      </w:r>
      <w:r w:rsidR="00BE7D66">
        <w:rPr>
          <w:rFonts w:ascii="Times New Roman" w:hAnsi="Times New Roman"/>
        </w:rPr>
        <w:t>M</w:t>
      </w:r>
      <w:r w:rsidRPr="00AF60D0">
        <w:rPr>
          <w:rFonts w:ascii="Times New Roman" w:hAnsi="Times New Roman"/>
        </w:rPr>
        <w:t>em</w:t>
      </w:r>
      <w:r w:rsidR="00BE7D66">
        <w:rPr>
          <w:rFonts w:ascii="Times New Roman" w:hAnsi="Times New Roman"/>
        </w:rPr>
        <w:t>b</w:t>
      </w:r>
      <w:r w:rsidRPr="00AF60D0">
        <w:rPr>
          <w:rFonts w:ascii="Times New Roman" w:hAnsi="Times New Roman"/>
        </w:rPr>
        <w:t>utuhkan penghasilan yang besar</w:t>
      </w:r>
    </w:p>
    <w:p w14:paraId="21DDDD7E" w14:textId="7B6B4623" w:rsidR="0005494C" w:rsidRPr="00AF60D0" w:rsidRDefault="0005494C" w:rsidP="00AA488E">
      <w:pPr>
        <w:pStyle w:val="ListParagraph"/>
        <w:widowControl w:val="0"/>
        <w:autoSpaceDE w:val="0"/>
        <w:autoSpaceDN w:val="0"/>
        <w:adjustRightInd w:val="0"/>
        <w:spacing w:after="0" w:line="240" w:lineRule="auto"/>
        <w:ind w:left="0" w:right="88" w:firstLine="567"/>
        <w:jc w:val="both"/>
        <w:rPr>
          <w:rFonts w:ascii="Times New Roman" w:hAnsi="Times New Roman"/>
        </w:rPr>
      </w:pPr>
      <w:r w:rsidRPr="00AF60D0">
        <w:rPr>
          <w:rFonts w:ascii="Times New Roman" w:hAnsi="Times New Roman"/>
        </w:rPr>
        <w:t xml:space="preserve">3. Tidak mau </w:t>
      </w:r>
      <w:r w:rsidR="00AF60D0" w:rsidRPr="00AF60D0">
        <w:rPr>
          <w:rFonts w:ascii="Times New Roman" w:hAnsi="Times New Roman"/>
        </w:rPr>
        <w:t>terikat dalam kontrak</w:t>
      </w:r>
    </w:p>
    <w:p w14:paraId="5786F1BB" w14:textId="317CC0B7" w:rsidR="0005494C" w:rsidRPr="00AF60D0" w:rsidRDefault="0005494C" w:rsidP="00AA488E">
      <w:pPr>
        <w:pStyle w:val="ListParagraph"/>
        <w:widowControl w:val="0"/>
        <w:autoSpaceDE w:val="0"/>
        <w:autoSpaceDN w:val="0"/>
        <w:adjustRightInd w:val="0"/>
        <w:spacing w:after="0" w:line="240" w:lineRule="auto"/>
        <w:ind w:left="0" w:right="88" w:firstLine="567"/>
        <w:jc w:val="both"/>
        <w:rPr>
          <w:rFonts w:ascii="Times New Roman" w:hAnsi="Times New Roman"/>
        </w:rPr>
      </w:pPr>
      <w:r w:rsidRPr="00AF60D0">
        <w:rPr>
          <w:rFonts w:ascii="Times New Roman" w:hAnsi="Times New Roman"/>
        </w:rPr>
        <w:t xml:space="preserve">4. </w:t>
      </w:r>
      <w:r w:rsidR="00BE7D66">
        <w:rPr>
          <w:rFonts w:ascii="Times New Roman" w:hAnsi="Times New Roman"/>
        </w:rPr>
        <w:t>M</w:t>
      </w:r>
      <w:r w:rsidR="00AF60D0" w:rsidRPr="00AF60D0">
        <w:rPr>
          <w:rFonts w:ascii="Times New Roman" w:hAnsi="Times New Roman"/>
        </w:rPr>
        <w:t>empunyai impian jadi bos</w:t>
      </w:r>
    </w:p>
    <w:p w14:paraId="6EF46D4B" w14:textId="27B76AA0" w:rsidR="0005494C" w:rsidRPr="00AF60D0" w:rsidRDefault="0005494C" w:rsidP="00AA488E">
      <w:pPr>
        <w:pStyle w:val="ListParagraph"/>
        <w:widowControl w:val="0"/>
        <w:autoSpaceDE w:val="0"/>
        <w:autoSpaceDN w:val="0"/>
        <w:adjustRightInd w:val="0"/>
        <w:spacing w:after="0" w:line="240" w:lineRule="auto"/>
        <w:ind w:left="0" w:right="88" w:firstLine="567"/>
        <w:jc w:val="both"/>
        <w:rPr>
          <w:rFonts w:ascii="Times New Roman" w:hAnsi="Times New Roman"/>
        </w:rPr>
      </w:pPr>
      <w:r w:rsidRPr="00AF60D0">
        <w:rPr>
          <w:rFonts w:ascii="Times New Roman" w:hAnsi="Times New Roman"/>
        </w:rPr>
        <w:t xml:space="preserve">5. </w:t>
      </w:r>
      <w:r w:rsidR="00BE7D66">
        <w:rPr>
          <w:rFonts w:ascii="Times New Roman" w:hAnsi="Times New Roman"/>
        </w:rPr>
        <w:t>I</w:t>
      </w:r>
      <w:r w:rsidR="00AF60D0" w:rsidRPr="00AF60D0">
        <w:rPr>
          <w:rFonts w:ascii="Times New Roman" w:hAnsi="Times New Roman"/>
        </w:rPr>
        <w:t>ngin nasibnya lebih baik</w:t>
      </w:r>
    </w:p>
    <w:p w14:paraId="3211D8B3" w14:textId="1CE69961" w:rsidR="0005494C" w:rsidRPr="00AF60D0" w:rsidRDefault="0005494C" w:rsidP="00AA488E">
      <w:pPr>
        <w:pStyle w:val="ListParagraph"/>
        <w:widowControl w:val="0"/>
        <w:autoSpaceDE w:val="0"/>
        <w:autoSpaceDN w:val="0"/>
        <w:adjustRightInd w:val="0"/>
        <w:spacing w:after="0" w:line="240" w:lineRule="auto"/>
        <w:ind w:left="0" w:right="88" w:firstLine="567"/>
        <w:jc w:val="both"/>
        <w:rPr>
          <w:rFonts w:ascii="Times New Roman" w:hAnsi="Times New Roman"/>
        </w:rPr>
      </w:pPr>
      <w:r w:rsidRPr="00AF60D0">
        <w:rPr>
          <w:rFonts w:ascii="Times New Roman" w:hAnsi="Times New Roman"/>
        </w:rPr>
        <w:t xml:space="preserve">6. </w:t>
      </w:r>
      <w:r w:rsidR="00BE7D66">
        <w:rPr>
          <w:rFonts w:ascii="Times New Roman" w:hAnsi="Times New Roman"/>
        </w:rPr>
        <w:t>B</w:t>
      </w:r>
      <w:r w:rsidR="00AF60D0" w:rsidRPr="00AF60D0">
        <w:rPr>
          <w:rFonts w:ascii="Times New Roman" w:hAnsi="Times New Roman"/>
        </w:rPr>
        <w:t>isnis yang menjanjikan</w:t>
      </w:r>
    </w:p>
    <w:p w14:paraId="71B307A4" w14:textId="189BACC3" w:rsidR="0005494C" w:rsidRPr="00AF60D0" w:rsidRDefault="0005494C" w:rsidP="00AA488E">
      <w:pPr>
        <w:pStyle w:val="ListParagraph"/>
        <w:widowControl w:val="0"/>
        <w:autoSpaceDE w:val="0"/>
        <w:autoSpaceDN w:val="0"/>
        <w:adjustRightInd w:val="0"/>
        <w:spacing w:after="0" w:line="240" w:lineRule="auto"/>
        <w:ind w:left="0" w:right="88" w:firstLine="567"/>
        <w:jc w:val="both"/>
        <w:rPr>
          <w:rFonts w:ascii="Times New Roman" w:hAnsi="Times New Roman"/>
        </w:rPr>
      </w:pPr>
      <w:r w:rsidRPr="00AF60D0">
        <w:rPr>
          <w:rFonts w:ascii="Times New Roman" w:hAnsi="Times New Roman"/>
        </w:rPr>
        <w:t xml:space="preserve">7. </w:t>
      </w:r>
      <w:r w:rsidR="00BE7D66">
        <w:rPr>
          <w:rFonts w:ascii="Times New Roman" w:hAnsi="Times New Roman"/>
        </w:rPr>
        <w:t>M</w:t>
      </w:r>
      <w:r w:rsidR="00AF60D0" w:rsidRPr="00AF60D0">
        <w:rPr>
          <w:rFonts w:ascii="Times New Roman" w:hAnsi="Times New Roman"/>
        </w:rPr>
        <w:t>empunyai modal</w:t>
      </w:r>
    </w:p>
    <w:p w14:paraId="1EF98B11" w14:textId="623A7AEE" w:rsidR="00DD787F" w:rsidRDefault="00AF60D0" w:rsidP="00AF60D0">
      <w:pPr>
        <w:pStyle w:val="ListParagraph"/>
        <w:widowControl w:val="0"/>
        <w:autoSpaceDE w:val="0"/>
        <w:autoSpaceDN w:val="0"/>
        <w:adjustRightInd w:val="0"/>
        <w:spacing w:after="0" w:line="240" w:lineRule="auto"/>
        <w:ind w:left="0" w:right="88" w:firstLine="567"/>
        <w:jc w:val="both"/>
        <w:rPr>
          <w:rFonts w:ascii="Times New Roman" w:hAnsi="Times New Roman"/>
        </w:rPr>
      </w:pPr>
      <w:r w:rsidRPr="00AF60D0">
        <w:rPr>
          <w:rFonts w:ascii="Times New Roman" w:hAnsi="Times New Roman"/>
        </w:rPr>
        <w:t>Jika kemampuan menciptakan bisnis ini dapat dimiliki oleh semua orang, maka akan berdampak pada perekonomian Indonesia ke depan.</w:t>
      </w:r>
      <w:r w:rsidR="00F567F4">
        <w:rPr>
          <w:rFonts w:ascii="Times New Roman" w:hAnsi="Times New Roman"/>
        </w:rPr>
        <w:t xml:space="preserve"> Ketika berwirausaha maka pemerintah akan memberikan sebuah pembiayaan yang disebut dengan Kredit Usaha Rakyat, kredit tersebut diberikan kepada pemilik UMKM</w:t>
      </w:r>
      <w:r w:rsidR="007671FA">
        <w:rPr>
          <w:rFonts w:ascii="Times New Roman" w:hAnsi="Times New Roman"/>
        </w:rPr>
        <w:t>, koperasi maupun pemilik bidang usaha lainnya</w:t>
      </w:r>
      <w:r w:rsidR="0005494C" w:rsidRPr="00AF60D0">
        <w:rPr>
          <w:rFonts w:ascii="Times New Roman" w:hAnsi="Times New Roman"/>
        </w:rPr>
        <w:t>.</w:t>
      </w:r>
      <w:r w:rsidR="007671FA">
        <w:rPr>
          <w:rFonts w:ascii="Times New Roman" w:hAnsi="Times New Roman"/>
        </w:rPr>
        <w:t xml:space="preserve"> J</w:t>
      </w:r>
      <w:r w:rsidR="0022789F">
        <w:rPr>
          <w:rFonts w:ascii="Times New Roman" w:hAnsi="Times New Roman"/>
        </w:rPr>
        <w:t>adi</w:t>
      </w:r>
      <w:r w:rsidR="007671FA">
        <w:rPr>
          <w:rFonts w:ascii="Times New Roman" w:hAnsi="Times New Roman"/>
        </w:rPr>
        <w:t>,</w:t>
      </w:r>
      <w:r w:rsidR="0022789F">
        <w:rPr>
          <w:rFonts w:ascii="Times New Roman" w:hAnsi="Times New Roman"/>
        </w:rPr>
        <w:t xml:space="preserve"> praktik usaha yang dijalankan</w:t>
      </w:r>
      <w:r w:rsidR="0005494C" w:rsidRPr="00AF60D0">
        <w:rPr>
          <w:rFonts w:ascii="Times New Roman" w:hAnsi="Times New Roman"/>
        </w:rPr>
        <w:t xml:space="preserve"> tersebut memiliki kelayakan, potensi, prospek usaha yang baik, dan kemampuan untuk mengembalikan pinjaman. </w:t>
      </w:r>
    </w:p>
    <w:p w14:paraId="5EC5AEEA" w14:textId="77777777" w:rsidR="0022789F" w:rsidRPr="00AF60D0" w:rsidRDefault="0022789F" w:rsidP="00AF60D0">
      <w:pPr>
        <w:pStyle w:val="ListParagraph"/>
        <w:widowControl w:val="0"/>
        <w:autoSpaceDE w:val="0"/>
        <w:autoSpaceDN w:val="0"/>
        <w:adjustRightInd w:val="0"/>
        <w:spacing w:after="0" w:line="240" w:lineRule="auto"/>
        <w:ind w:left="0" w:right="88" w:firstLine="567"/>
        <w:jc w:val="both"/>
        <w:rPr>
          <w:rFonts w:ascii="Times New Roman" w:hAnsi="Times New Roman"/>
        </w:rPr>
      </w:pPr>
    </w:p>
    <w:p w14:paraId="6658CCBC" w14:textId="77777777" w:rsidR="00DD787F" w:rsidRPr="00AF60D0" w:rsidRDefault="00DD787F" w:rsidP="00DD787F">
      <w:pPr>
        <w:pStyle w:val="ListParagraph"/>
        <w:widowControl w:val="0"/>
        <w:numPr>
          <w:ilvl w:val="0"/>
          <w:numId w:val="3"/>
        </w:numPr>
        <w:autoSpaceDE w:val="0"/>
        <w:autoSpaceDN w:val="0"/>
        <w:adjustRightInd w:val="0"/>
        <w:spacing w:before="19" w:after="0" w:line="240" w:lineRule="auto"/>
        <w:ind w:left="567" w:hanging="567"/>
        <w:rPr>
          <w:rFonts w:ascii="Times New Roman" w:eastAsia="Arial Unicode MS" w:hAnsi="Times New Roman"/>
          <w:b/>
          <w:lang w:val="en-US"/>
        </w:rPr>
      </w:pPr>
      <w:r w:rsidRPr="00AF60D0">
        <w:rPr>
          <w:rFonts w:ascii="Times New Roman" w:eastAsia="Arial Unicode MS" w:hAnsi="Times New Roman"/>
          <w:b/>
          <w:lang w:val="en-US"/>
        </w:rPr>
        <w:t>Kesimpulan</w:t>
      </w:r>
    </w:p>
    <w:p w14:paraId="38B3C51A" w14:textId="382F050F" w:rsidR="00AA488E" w:rsidRPr="0022789F" w:rsidRDefault="0022789F" w:rsidP="0022789F">
      <w:pPr>
        <w:pStyle w:val="ListParagraph"/>
        <w:widowControl w:val="0"/>
        <w:autoSpaceDE w:val="0"/>
        <w:autoSpaceDN w:val="0"/>
        <w:adjustRightInd w:val="0"/>
        <w:spacing w:before="19" w:after="0" w:line="240" w:lineRule="auto"/>
        <w:ind w:left="0" w:firstLine="567"/>
        <w:jc w:val="both"/>
        <w:rPr>
          <w:rFonts w:ascii="Times New Roman" w:hAnsi="Times New Roman"/>
        </w:rPr>
      </w:pPr>
      <w:r>
        <w:rPr>
          <w:rFonts w:ascii="Times New Roman" w:hAnsi="Times New Roman"/>
        </w:rPr>
        <w:t>Berwirausaha merupakan tahap p</w:t>
      </w:r>
      <w:r w:rsidR="00AF60D0" w:rsidRPr="0005494C">
        <w:rPr>
          <w:rFonts w:ascii="Times New Roman" w:hAnsi="Times New Roman"/>
        </w:rPr>
        <w:t xml:space="preserve">enghancuran </w:t>
      </w:r>
      <w:r>
        <w:rPr>
          <w:rFonts w:ascii="Times New Roman" w:hAnsi="Times New Roman"/>
        </w:rPr>
        <w:t>k</w:t>
      </w:r>
      <w:r w:rsidR="00AF60D0" w:rsidRPr="0005494C">
        <w:rPr>
          <w:rFonts w:ascii="Times New Roman" w:hAnsi="Times New Roman"/>
        </w:rPr>
        <w:t xml:space="preserve">reatif untuk </w:t>
      </w:r>
      <w:r w:rsidR="00AF60D0">
        <w:rPr>
          <w:rFonts w:ascii="Times New Roman" w:hAnsi="Times New Roman"/>
          <w:lang w:val="en-US"/>
        </w:rPr>
        <w:t>memperoleh</w:t>
      </w:r>
      <w:r w:rsidR="00AF60D0" w:rsidRPr="0005494C">
        <w:rPr>
          <w:rFonts w:ascii="Times New Roman" w:hAnsi="Times New Roman"/>
        </w:rPr>
        <w:t xml:space="preserve"> nilai tambah </w:t>
      </w:r>
      <w:r>
        <w:rPr>
          <w:rFonts w:ascii="Times New Roman" w:hAnsi="Times New Roman"/>
        </w:rPr>
        <w:t xml:space="preserve">dan </w:t>
      </w:r>
      <w:r w:rsidR="00AF60D0" w:rsidRPr="0005494C">
        <w:rPr>
          <w:rFonts w:ascii="Times New Roman" w:hAnsi="Times New Roman"/>
        </w:rPr>
        <w:t xml:space="preserve">menghasilkan nilai </w:t>
      </w:r>
      <w:r>
        <w:rPr>
          <w:rFonts w:ascii="Times New Roman" w:hAnsi="Times New Roman"/>
        </w:rPr>
        <w:t>tambah</w:t>
      </w:r>
      <w:r w:rsidR="00AF60D0">
        <w:rPr>
          <w:rFonts w:ascii="Times New Roman" w:hAnsi="Times New Roman"/>
        </w:rPr>
        <w:t xml:space="preserve">. Sehingga </w:t>
      </w:r>
      <w:r w:rsidR="00AF60D0" w:rsidRPr="0005494C">
        <w:rPr>
          <w:rFonts w:ascii="Times New Roman" w:hAnsi="Times New Roman"/>
        </w:rPr>
        <w:t>keterampilan dalam berwirausaha (entrepreneurship skill) berintikan krea</w:t>
      </w:r>
      <w:r w:rsidR="00AF60D0">
        <w:rPr>
          <w:rFonts w:ascii="Times New Roman" w:hAnsi="Times New Roman"/>
        </w:rPr>
        <w:t>tivitas. Hal ini bisa dilatih sejak awal</w:t>
      </w:r>
      <w:r w:rsidR="00AF60D0" w:rsidRPr="0005494C">
        <w:rPr>
          <w:rFonts w:ascii="Times New Roman" w:hAnsi="Times New Roman"/>
        </w:rPr>
        <w:t xml:space="preserve"> pada anak. Itu bisa dalam bentuk mimpi, fantasi, atau ambisi. Ketika beranjak de</w:t>
      </w:r>
      <w:r w:rsidR="00AF60D0">
        <w:rPr>
          <w:rFonts w:ascii="Times New Roman" w:hAnsi="Times New Roman"/>
        </w:rPr>
        <w:t>wasa, anak-anak dapat merahi</w:t>
      </w:r>
      <w:r w:rsidR="00AF60D0" w:rsidRPr="0005494C">
        <w:rPr>
          <w:rFonts w:ascii="Times New Roman" w:hAnsi="Times New Roman"/>
        </w:rPr>
        <w:t xml:space="preserve"> cita-cita atau cita-cita menjadi pengusaha, baik dalam skala kecil maupun usaha yang dikembangkan dalam skala besar. Walaupun menjadi seorang entrepreneur bukanlah </w:t>
      </w:r>
      <w:r w:rsidR="00AF60D0">
        <w:rPr>
          <w:rFonts w:ascii="Times New Roman" w:hAnsi="Times New Roman"/>
          <w:lang w:val="en-US"/>
        </w:rPr>
        <w:t>sesuatu</w:t>
      </w:r>
      <w:r w:rsidR="00AF60D0">
        <w:rPr>
          <w:rFonts w:ascii="Times New Roman" w:hAnsi="Times New Roman"/>
        </w:rPr>
        <w:t xml:space="preserve"> yang mudah, namun </w:t>
      </w:r>
      <w:r w:rsidR="00AF60D0" w:rsidRPr="0005494C">
        <w:rPr>
          <w:rFonts w:ascii="Times New Roman" w:hAnsi="Times New Roman"/>
        </w:rPr>
        <w:t xml:space="preserve">bukanlah </w:t>
      </w:r>
      <w:r w:rsidR="00AF60D0">
        <w:rPr>
          <w:rFonts w:ascii="Times New Roman" w:hAnsi="Times New Roman"/>
          <w:lang w:val="en-US"/>
        </w:rPr>
        <w:t xml:space="preserve">menjadi </w:t>
      </w:r>
      <w:r w:rsidR="00AF60D0">
        <w:rPr>
          <w:rFonts w:ascii="Times New Roman" w:hAnsi="Times New Roman"/>
        </w:rPr>
        <w:t>halangan untuk mengapai</w:t>
      </w:r>
      <w:r w:rsidR="00AF60D0" w:rsidRPr="0005494C">
        <w:rPr>
          <w:rFonts w:ascii="Times New Roman" w:hAnsi="Times New Roman"/>
        </w:rPr>
        <w:t xml:space="preserve"> kesuksesan. Buk</w:t>
      </w:r>
      <w:r w:rsidR="00AF60D0">
        <w:rPr>
          <w:rFonts w:ascii="Times New Roman" w:hAnsi="Times New Roman"/>
        </w:rPr>
        <w:t>an hanya kesuksesan yang diperoleh</w:t>
      </w:r>
      <w:r w:rsidR="00AF60D0" w:rsidRPr="0005494C">
        <w:rPr>
          <w:rFonts w:ascii="Times New Roman" w:hAnsi="Times New Roman"/>
        </w:rPr>
        <w:t xml:space="preserve"> sebagai seorang entrepreneur, namun dengan menjadi seorang entrepreneur kita membantu negara untuk </w:t>
      </w:r>
      <w:r w:rsidR="00AF60D0">
        <w:rPr>
          <w:rFonts w:ascii="Times New Roman" w:hAnsi="Times New Roman"/>
          <w:lang w:val="en-US"/>
        </w:rPr>
        <w:t>melangkah kedepan</w:t>
      </w:r>
      <w:r w:rsidR="00AF60D0" w:rsidRPr="0005494C">
        <w:rPr>
          <w:rFonts w:ascii="Times New Roman" w:hAnsi="Times New Roman"/>
        </w:rPr>
        <w:t xml:space="preserve"> dalam bidang ekonomi di Indonesia.</w:t>
      </w:r>
    </w:p>
    <w:p w14:paraId="06927DC1" w14:textId="15813735" w:rsidR="00DD787F" w:rsidRDefault="00DD787F"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192F970A" w14:textId="51C2299B"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20C30A62" w14:textId="75721ABB"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35785C90" w14:textId="6583D80D"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0E045F77" w14:textId="58CF0B8E"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19FB30B0" w14:textId="54878B34"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6EF43DBA" w14:textId="2AF101BB"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7ADC31D4" w14:textId="6C709C7B"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37300E4C" w14:textId="49A15DF0"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4E9DA258" w14:textId="1069E1DD"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490A913C" w14:textId="35727C3F"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04154160" w14:textId="3E79B41A"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5DFF1413" w14:textId="1DB1F372"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4ED52E63" w14:textId="63615ADD"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28E7B464" w14:textId="5C002D94"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0DE16B06" w14:textId="1BD37A02"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1AFC5461" w14:textId="5D3DC2D0"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25677A88" w14:textId="0DD48C80"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2E1EBCDA" w14:textId="6C3FD36E"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679F13CD" w14:textId="5CC78E97"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6EB61F01" w14:textId="5BD055A2"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627213D2" w14:textId="4D6F55AD"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4336A763" w14:textId="22C05D21"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48C17E80" w14:textId="421EC13A"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30E7A7E9" w14:textId="42216751"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168567D1" w14:textId="16EC8B27" w:rsidR="001E2FF7"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3E35DCC4" w14:textId="77777777" w:rsidR="001E2FF7" w:rsidRPr="00AF60D0" w:rsidRDefault="001E2FF7" w:rsidP="00DD787F">
      <w:pPr>
        <w:pStyle w:val="ListParagraph"/>
        <w:widowControl w:val="0"/>
        <w:autoSpaceDE w:val="0"/>
        <w:autoSpaceDN w:val="0"/>
        <w:adjustRightInd w:val="0"/>
        <w:spacing w:before="19" w:after="0" w:line="240" w:lineRule="auto"/>
        <w:ind w:left="0" w:firstLine="567"/>
        <w:jc w:val="both"/>
        <w:rPr>
          <w:rFonts w:ascii="Times New Roman" w:hAnsi="Times New Roman"/>
        </w:rPr>
      </w:pPr>
    </w:p>
    <w:p w14:paraId="3CEF0C69" w14:textId="77777777" w:rsidR="00035942" w:rsidRPr="00AF60D0" w:rsidRDefault="00DD787F" w:rsidP="00035942">
      <w:pPr>
        <w:pStyle w:val="ListParagraph"/>
        <w:widowControl w:val="0"/>
        <w:numPr>
          <w:ilvl w:val="0"/>
          <w:numId w:val="3"/>
        </w:numPr>
        <w:autoSpaceDE w:val="0"/>
        <w:autoSpaceDN w:val="0"/>
        <w:adjustRightInd w:val="0"/>
        <w:spacing w:before="19" w:after="0" w:line="240" w:lineRule="auto"/>
        <w:ind w:left="567" w:hanging="567"/>
        <w:jc w:val="both"/>
        <w:rPr>
          <w:noProof/>
          <w:szCs w:val="24"/>
        </w:rPr>
      </w:pPr>
      <w:r w:rsidRPr="00AF60D0">
        <w:rPr>
          <w:rFonts w:ascii="Times New Roman" w:hAnsi="Times New Roman"/>
          <w:b/>
          <w:lang w:val="en-US"/>
        </w:rPr>
        <w:t>Daftar pustaka</w:t>
      </w:r>
    </w:p>
    <w:p w14:paraId="39BBF3EF" w14:textId="77777777" w:rsidR="00CC4BBE" w:rsidRPr="00AF60D0" w:rsidRDefault="00CC4BBE" w:rsidP="0095043B">
      <w:pPr>
        <w:pStyle w:val="ListParagraph"/>
        <w:widowControl w:val="0"/>
        <w:autoSpaceDE w:val="0"/>
        <w:autoSpaceDN w:val="0"/>
        <w:adjustRightInd w:val="0"/>
        <w:spacing w:before="19" w:after="0" w:line="240" w:lineRule="auto"/>
        <w:ind w:left="567"/>
        <w:jc w:val="both"/>
        <w:rPr>
          <w:noProof/>
          <w:szCs w:val="24"/>
        </w:rPr>
      </w:pPr>
    </w:p>
    <w:p w14:paraId="7A89DEDA" w14:textId="77777777" w:rsidR="009C675B" w:rsidRPr="00AF60D0" w:rsidRDefault="009C675B" w:rsidP="009C675B">
      <w:pPr>
        <w:widowControl w:val="0"/>
        <w:autoSpaceDE w:val="0"/>
        <w:autoSpaceDN w:val="0"/>
        <w:adjustRightInd w:val="0"/>
        <w:spacing w:before="20" w:after="0" w:line="240" w:lineRule="auto"/>
        <w:ind w:left="480" w:hanging="480"/>
        <w:rPr>
          <w:noProof/>
          <w:szCs w:val="24"/>
        </w:rPr>
      </w:pPr>
      <w:r w:rsidRPr="00AF60D0">
        <w:rPr>
          <w:noProof/>
          <w:szCs w:val="24"/>
        </w:rPr>
        <w:fldChar w:fldCharType="begin" w:fldLock="1"/>
      </w:r>
      <w:r w:rsidRPr="00AF60D0">
        <w:rPr>
          <w:noProof/>
          <w:szCs w:val="24"/>
        </w:rPr>
        <w:instrText xml:space="preserve">ADDIN Mendeley Bibliography CSL_BIBLIOGRAPHY </w:instrText>
      </w:r>
      <w:r w:rsidRPr="00AF60D0">
        <w:rPr>
          <w:noProof/>
          <w:szCs w:val="24"/>
        </w:rPr>
        <w:fldChar w:fldCharType="separate"/>
      </w:r>
      <w:r w:rsidRPr="00AF60D0">
        <w:rPr>
          <w:noProof/>
          <w:szCs w:val="24"/>
        </w:rPr>
        <w:t xml:space="preserve">Ansori, Sugita, and Ikip Siliwangi. 2018. ‘Jurnal Comm-Edu’. </w:t>
      </w:r>
      <w:r w:rsidRPr="00AF60D0">
        <w:rPr>
          <w:i/>
          <w:iCs/>
          <w:noProof/>
          <w:szCs w:val="24"/>
        </w:rPr>
        <w:t>JURNAL COMM-EDU</w:t>
      </w:r>
      <w:r w:rsidRPr="00AF60D0">
        <w:rPr>
          <w:noProof/>
          <w:szCs w:val="24"/>
        </w:rPr>
        <w:t xml:space="preserve"> 1 Nomer 2 (2615–1480): 127–37.</w:t>
      </w:r>
    </w:p>
    <w:p w14:paraId="163758E5" w14:textId="77777777" w:rsidR="009C675B" w:rsidRPr="00AF60D0" w:rsidRDefault="009C675B" w:rsidP="009C675B">
      <w:pPr>
        <w:widowControl w:val="0"/>
        <w:autoSpaceDE w:val="0"/>
        <w:autoSpaceDN w:val="0"/>
        <w:adjustRightInd w:val="0"/>
        <w:spacing w:before="20" w:after="0" w:line="240" w:lineRule="auto"/>
        <w:ind w:left="480" w:hanging="480"/>
        <w:rPr>
          <w:noProof/>
        </w:rPr>
      </w:pPr>
      <w:r w:rsidRPr="00AF60D0">
        <w:rPr>
          <w:noProof/>
          <w:szCs w:val="24"/>
        </w:rPr>
        <w:t xml:space="preserve">Ir.Jamaaluddin, M.M. 2016. </w:t>
      </w:r>
      <w:r w:rsidRPr="00AF60D0">
        <w:rPr>
          <w:i/>
          <w:iCs/>
          <w:noProof/>
          <w:szCs w:val="24"/>
        </w:rPr>
        <w:t>TIPS PRAKTIS MENJADI PEWIRAUSAHA SUKSES</w:t>
      </w:r>
      <w:r w:rsidRPr="00AF60D0">
        <w:rPr>
          <w:noProof/>
          <w:szCs w:val="24"/>
        </w:rPr>
        <w:t xml:space="preserve">. </w:t>
      </w:r>
      <w:r w:rsidRPr="00AF60D0">
        <w:rPr>
          <w:i/>
          <w:iCs/>
          <w:noProof/>
          <w:szCs w:val="24"/>
        </w:rPr>
        <w:t>Https://Medium.Com/</w:t>
      </w:r>
      <w:r w:rsidRPr="00AF60D0">
        <w:rPr>
          <w:noProof/>
          <w:szCs w:val="24"/>
        </w:rPr>
        <w:t>. universitas muhammadiyah sidoarjo: UMSIDA PRESS JL. Mojopahit 666 B Sidoarjo. https://medium.com/@arifwicaksanaa/pengertian-use-case-a7e576e1b6bf.</w:t>
      </w:r>
    </w:p>
    <w:p w14:paraId="6459FADE" w14:textId="77777777" w:rsidR="009C675B" w:rsidRPr="00AF60D0" w:rsidRDefault="009C675B" w:rsidP="0095043B">
      <w:pPr>
        <w:pStyle w:val="ListParagraph"/>
        <w:widowControl w:val="0"/>
        <w:autoSpaceDE w:val="0"/>
        <w:autoSpaceDN w:val="0"/>
        <w:adjustRightInd w:val="0"/>
        <w:spacing w:before="19" w:after="0" w:line="240" w:lineRule="auto"/>
        <w:ind w:left="567"/>
        <w:jc w:val="both"/>
        <w:rPr>
          <w:noProof/>
          <w:szCs w:val="24"/>
        </w:rPr>
      </w:pPr>
      <w:r w:rsidRPr="00AF60D0">
        <w:rPr>
          <w:noProof/>
          <w:szCs w:val="24"/>
        </w:rPr>
        <w:fldChar w:fldCharType="end"/>
      </w:r>
    </w:p>
    <w:p w14:paraId="6AFA00E5" w14:textId="77777777" w:rsidR="00C03CFB" w:rsidRPr="00AF60D0" w:rsidRDefault="00C03CFB" w:rsidP="0095043B">
      <w:pPr>
        <w:pStyle w:val="ListParagraph"/>
        <w:widowControl w:val="0"/>
        <w:autoSpaceDE w:val="0"/>
        <w:autoSpaceDN w:val="0"/>
        <w:adjustRightInd w:val="0"/>
        <w:spacing w:before="19" w:after="0" w:line="240" w:lineRule="auto"/>
        <w:ind w:left="567"/>
        <w:jc w:val="both"/>
        <w:rPr>
          <w:noProof/>
          <w:szCs w:val="24"/>
        </w:rPr>
      </w:pPr>
    </w:p>
    <w:p w14:paraId="140140C3" w14:textId="77777777" w:rsidR="00E23481" w:rsidRPr="00AF60D0" w:rsidRDefault="002A21AB">
      <w:pPr>
        <w:widowControl w:val="0"/>
        <w:autoSpaceDE w:val="0"/>
        <w:autoSpaceDN w:val="0"/>
        <w:adjustRightInd w:val="0"/>
        <w:spacing w:before="39" w:after="0"/>
        <w:ind w:left="1114" w:right="100"/>
        <w:rPr>
          <w:rFonts w:ascii="Times New Roman" w:eastAsia="Arial Unicode MS" w:hAnsi="Times New Roman"/>
          <w:sz w:val="16"/>
          <w:szCs w:val="16"/>
        </w:rPr>
      </w:pPr>
      <w:r w:rsidRPr="00AF60D0">
        <w:rPr>
          <w:noProof/>
        </w:rPr>
        <mc:AlternateContent>
          <mc:Choice Requires="wpg">
            <w:drawing>
              <wp:anchor distT="0" distB="0" distL="114300" distR="114300" simplePos="0" relativeHeight="251656704" behindDoc="1" locked="0" layoutInCell="0" allowOverlap="1" wp14:anchorId="42EF9F40" wp14:editId="7DBD295F">
                <wp:simplePos x="0" y="0"/>
                <wp:positionH relativeFrom="page">
                  <wp:posOffset>880745</wp:posOffset>
                </wp:positionH>
                <wp:positionV relativeFrom="paragraph">
                  <wp:posOffset>24765</wp:posOffset>
                </wp:positionV>
                <wp:extent cx="626110" cy="227330"/>
                <wp:effectExtent l="0" t="0" r="0" b="0"/>
                <wp:wrapNone/>
                <wp:docPr id="5"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6110" cy="227330"/>
                          <a:chOff x="1387" y="39"/>
                          <a:chExt cx="986" cy="358"/>
                        </a:xfrm>
                      </wpg:grpSpPr>
                      <wps:wsp>
                        <wps:cNvPr id="6" name="Freeform 18"/>
                        <wps:cNvSpPr>
                          <a:spLocks/>
                        </wps:cNvSpPr>
                        <wps:spPr bwMode="auto">
                          <a:xfrm>
                            <a:off x="1399" y="53"/>
                            <a:ext cx="959" cy="328"/>
                          </a:xfrm>
                          <a:custGeom>
                            <a:avLst/>
                            <a:gdLst>
                              <a:gd name="T0" fmla="*/ 958 w 959"/>
                              <a:gd name="T1" fmla="*/ 327 h 328"/>
                              <a:gd name="T2" fmla="*/ 959 w 959"/>
                              <a:gd name="T3" fmla="*/ 27 h 328"/>
                              <a:gd name="T4" fmla="*/ 959 w 959"/>
                              <a:gd name="T5" fmla="*/ 0 h 328"/>
                              <a:gd name="T6" fmla="*/ 948 w 959"/>
                              <a:gd name="T7" fmla="*/ 1 h 328"/>
                              <a:gd name="T8" fmla="*/ 935 w 959"/>
                              <a:gd name="T9" fmla="*/ 1 h 328"/>
                              <a:gd name="T10" fmla="*/ 23 w 959"/>
                              <a:gd name="T11" fmla="*/ 0 h 328"/>
                              <a:gd name="T12" fmla="*/ 1 w 959"/>
                              <a:gd name="T13" fmla="*/ 0 h 328"/>
                              <a:gd name="T14" fmla="*/ 0 w 959"/>
                              <a:gd name="T15" fmla="*/ 12 h 328"/>
                              <a:gd name="T16" fmla="*/ 0 w 959"/>
                              <a:gd name="T17" fmla="*/ 327 h 328"/>
                              <a:gd name="T18" fmla="*/ 958 w 959"/>
                              <a:gd name="T19" fmla="*/ 327 h 3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59" h="328">
                                <a:moveTo>
                                  <a:pt x="958" y="327"/>
                                </a:moveTo>
                                <a:lnTo>
                                  <a:pt x="959" y="27"/>
                                </a:lnTo>
                                <a:lnTo>
                                  <a:pt x="959" y="0"/>
                                </a:lnTo>
                                <a:lnTo>
                                  <a:pt x="948" y="1"/>
                                </a:lnTo>
                                <a:lnTo>
                                  <a:pt x="935" y="1"/>
                                </a:lnTo>
                                <a:lnTo>
                                  <a:pt x="23" y="0"/>
                                </a:lnTo>
                                <a:lnTo>
                                  <a:pt x="1" y="0"/>
                                </a:lnTo>
                                <a:lnTo>
                                  <a:pt x="0" y="12"/>
                                </a:lnTo>
                                <a:lnTo>
                                  <a:pt x="0" y="327"/>
                                </a:lnTo>
                                <a:lnTo>
                                  <a:pt x="958" y="327"/>
                                </a:lnTo>
                                <a:close/>
                              </a:path>
                            </a:pathLst>
                          </a:custGeom>
                          <a:solidFill>
                            <a:srgbClr val="AEAEA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7" name="Group 19"/>
                        <wpg:cNvGrpSpPr>
                          <a:grpSpLocks/>
                        </wpg:cNvGrpSpPr>
                        <wpg:grpSpPr bwMode="auto">
                          <a:xfrm>
                            <a:off x="1397" y="49"/>
                            <a:ext cx="966" cy="338"/>
                            <a:chOff x="1397" y="49"/>
                            <a:chExt cx="966" cy="338"/>
                          </a:xfrm>
                        </wpg:grpSpPr>
                        <wps:wsp>
                          <wps:cNvPr id="8" name="Freeform 20"/>
                          <wps:cNvSpPr>
                            <a:spLocks/>
                          </wps:cNvSpPr>
                          <wps:spPr bwMode="auto">
                            <a:xfrm>
                              <a:off x="1397" y="49"/>
                              <a:ext cx="966" cy="338"/>
                            </a:xfrm>
                            <a:custGeom>
                              <a:avLst/>
                              <a:gdLst>
                                <a:gd name="T0" fmla="*/ 4 w 966"/>
                                <a:gd name="T1" fmla="*/ 337 h 338"/>
                                <a:gd name="T2" fmla="*/ 961 w 966"/>
                                <a:gd name="T3" fmla="*/ 337 h 338"/>
                                <a:gd name="T4" fmla="*/ 965 w 966"/>
                                <a:gd name="T5" fmla="*/ 336 h 338"/>
                                <a:gd name="T6" fmla="*/ 965 w 966"/>
                                <a:gd name="T7" fmla="*/ 8 h 338"/>
                                <a:gd name="T8" fmla="*/ 957 w 966"/>
                                <a:gd name="T9" fmla="*/ 0 h 338"/>
                                <a:gd name="T10" fmla="*/ 18 w 966"/>
                                <a:gd name="T11" fmla="*/ 0 h 338"/>
                                <a:gd name="T12" fmla="*/ 12 w 966"/>
                                <a:gd name="T13" fmla="*/ 8 h 338"/>
                                <a:gd name="T14" fmla="*/ 953 w 966"/>
                                <a:gd name="T15" fmla="*/ 8 h 338"/>
                                <a:gd name="T16" fmla="*/ 957 w 966"/>
                                <a:gd name="T17" fmla="*/ 12 h 338"/>
                                <a:gd name="T18" fmla="*/ 957 w 966"/>
                                <a:gd name="T19" fmla="*/ 237 h 338"/>
                                <a:gd name="T20" fmla="*/ 290 w 966"/>
                                <a:gd name="T21" fmla="*/ 237 h 338"/>
                                <a:gd name="T22" fmla="*/ 279 w 966"/>
                                <a:gd name="T23" fmla="*/ 254 h 338"/>
                                <a:gd name="T24" fmla="*/ 266 w 966"/>
                                <a:gd name="T25" fmla="*/ 270 h 338"/>
                                <a:gd name="T26" fmla="*/ 250 w 966"/>
                                <a:gd name="T27" fmla="*/ 283 h 338"/>
                                <a:gd name="T28" fmla="*/ 232 w 966"/>
                                <a:gd name="T29" fmla="*/ 294 h 338"/>
                                <a:gd name="T30" fmla="*/ 213 w 966"/>
                                <a:gd name="T31" fmla="*/ 303 h 338"/>
                                <a:gd name="T32" fmla="*/ 193 w 966"/>
                                <a:gd name="T33" fmla="*/ 308 h 338"/>
                                <a:gd name="T34" fmla="*/ 171 w 966"/>
                                <a:gd name="T35" fmla="*/ 311 h 338"/>
                                <a:gd name="T36" fmla="*/ 165 w 966"/>
                                <a:gd name="T37" fmla="*/ 311 h 338"/>
                                <a:gd name="T38" fmla="*/ 144 w 966"/>
                                <a:gd name="T39" fmla="*/ 309 h 338"/>
                                <a:gd name="T40" fmla="*/ 123 w 966"/>
                                <a:gd name="T41" fmla="*/ 305 h 338"/>
                                <a:gd name="T42" fmla="*/ 103 w 966"/>
                                <a:gd name="T43" fmla="*/ 297 h 338"/>
                                <a:gd name="T44" fmla="*/ 85 w 966"/>
                                <a:gd name="T45" fmla="*/ 286 h 338"/>
                                <a:gd name="T46" fmla="*/ 4 w 966"/>
                                <a:gd name="T47" fmla="*/ 33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66" h="338">
                                  <a:moveTo>
                                    <a:pt x="4" y="337"/>
                                  </a:moveTo>
                                  <a:lnTo>
                                    <a:pt x="961" y="337"/>
                                  </a:lnTo>
                                  <a:lnTo>
                                    <a:pt x="965" y="336"/>
                                  </a:lnTo>
                                  <a:lnTo>
                                    <a:pt x="965" y="8"/>
                                  </a:lnTo>
                                  <a:lnTo>
                                    <a:pt x="957" y="0"/>
                                  </a:lnTo>
                                  <a:lnTo>
                                    <a:pt x="18" y="0"/>
                                  </a:lnTo>
                                  <a:lnTo>
                                    <a:pt x="12" y="8"/>
                                  </a:lnTo>
                                  <a:lnTo>
                                    <a:pt x="953" y="8"/>
                                  </a:lnTo>
                                  <a:lnTo>
                                    <a:pt x="957" y="12"/>
                                  </a:lnTo>
                                  <a:lnTo>
                                    <a:pt x="957" y="237"/>
                                  </a:lnTo>
                                  <a:lnTo>
                                    <a:pt x="290" y="237"/>
                                  </a:lnTo>
                                  <a:lnTo>
                                    <a:pt x="279" y="254"/>
                                  </a:lnTo>
                                  <a:lnTo>
                                    <a:pt x="266" y="270"/>
                                  </a:lnTo>
                                  <a:lnTo>
                                    <a:pt x="250" y="283"/>
                                  </a:lnTo>
                                  <a:lnTo>
                                    <a:pt x="232" y="294"/>
                                  </a:lnTo>
                                  <a:lnTo>
                                    <a:pt x="213" y="303"/>
                                  </a:lnTo>
                                  <a:lnTo>
                                    <a:pt x="193" y="308"/>
                                  </a:lnTo>
                                  <a:lnTo>
                                    <a:pt x="171" y="311"/>
                                  </a:lnTo>
                                  <a:lnTo>
                                    <a:pt x="165" y="311"/>
                                  </a:lnTo>
                                  <a:lnTo>
                                    <a:pt x="144" y="309"/>
                                  </a:lnTo>
                                  <a:lnTo>
                                    <a:pt x="123" y="305"/>
                                  </a:lnTo>
                                  <a:lnTo>
                                    <a:pt x="103" y="297"/>
                                  </a:lnTo>
                                  <a:lnTo>
                                    <a:pt x="85" y="286"/>
                                  </a:lnTo>
                                  <a:lnTo>
                                    <a:pt x="4" y="3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1"/>
                          <wps:cNvSpPr>
                            <a:spLocks/>
                          </wps:cNvSpPr>
                          <wps:spPr bwMode="auto">
                            <a:xfrm>
                              <a:off x="1397" y="49"/>
                              <a:ext cx="966" cy="338"/>
                            </a:xfrm>
                            <a:custGeom>
                              <a:avLst/>
                              <a:gdLst>
                                <a:gd name="T0" fmla="*/ 8 w 966"/>
                                <a:gd name="T1" fmla="*/ 157 h 338"/>
                                <a:gd name="T2" fmla="*/ 8 w 966"/>
                                <a:gd name="T3" fmla="*/ 12 h 338"/>
                                <a:gd name="T4" fmla="*/ 12 w 966"/>
                                <a:gd name="T5" fmla="*/ 8 h 338"/>
                                <a:gd name="T6" fmla="*/ 18 w 966"/>
                                <a:gd name="T7" fmla="*/ 0 h 338"/>
                                <a:gd name="T8" fmla="*/ 8 w 966"/>
                                <a:gd name="T9" fmla="*/ 0 h 338"/>
                                <a:gd name="T10" fmla="*/ 0 w 966"/>
                                <a:gd name="T11" fmla="*/ 8 h 338"/>
                                <a:gd name="T12" fmla="*/ 0 w 966"/>
                                <a:gd name="T13" fmla="*/ 333 h 338"/>
                                <a:gd name="T14" fmla="*/ 1 w 966"/>
                                <a:gd name="T15" fmla="*/ 337 h 338"/>
                                <a:gd name="T16" fmla="*/ 4 w 966"/>
                                <a:gd name="T17" fmla="*/ 337 h 338"/>
                                <a:gd name="T18" fmla="*/ 85 w 966"/>
                                <a:gd name="T19" fmla="*/ 286 h 338"/>
                                <a:gd name="T20" fmla="*/ 69 w 966"/>
                                <a:gd name="T21" fmla="*/ 274 h 338"/>
                                <a:gd name="T22" fmla="*/ 55 w 966"/>
                                <a:gd name="T23" fmla="*/ 259 h 338"/>
                                <a:gd name="T24" fmla="*/ 43 w 966"/>
                                <a:gd name="T25" fmla="*/ 242 h 338"/>
                                <a:gd name="T26" fmla="*/ 40 w 966"/>
                                <a:gd name="T27" fmla="*/ 237 h 338"/>
                                <a:gd name="T28" fmla="*/ 8 w 966"/>
                                <a:gd name="T29" fmla="*/ 237 h 338"/>
                                <a:gd name="T30" fmla="*/ 8 w 966"/>
                                <a:gd name="T31" fmla="*/ 15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66" h="338">
                                  <a:moveTo>
                                    <a:pt x="8" y="157"/>
                                  </a:moveTo>
                                  <a:lnTo>
                                    <a:pt x="8" y="12"/>
                                  </a:lnTo>
                                  <a:lnTo>
                                    <a:pt x="12" y="8"/>
                                  </a:lnTo>
                                  <a:lnTo>
                                    <a:pt x="18" y="0"/>
                                  </a:lnTo>
                                  <a:lnTo>
                                    <a:pt x="8" y="0"/>
                                  </a:lnTo>
                                  <a:lnTo>
                                    <a:pt x="0" y="8"/>
                                  </a:lnTo>
                                  <a:lnTo>
                                    <a:pt x="0" y="333"/>
                                  </a:lnTo>
                                  <a:lnTo>
                                    <a:pt x="1" y="337"/>
                                  </a:lnTo>
                                  <a:lnTo>
                                    <a:pt x="4" y="337"/>
                                  </a:lnTo>
                                  <a:lnTo>
                                    <a:pt x="85" y="286"/>
                                  </a:lnTo>
                                  <a:lnTo>
                                    <a:pt x="69" y="274"/>
                                  </a:lnTo>
                                  <a:lnTo>
                                    <a:pt x="55" y="259"/>
                                  </a:lnTo>
                                  <a:lnTo>
                                    <a:pt x="43" y="242"/>
                                  </a:lnTo>
                                  <a:lnTo>
                                    <a:pt x="40" y="237"/>
                                  </a:lnTo>
                                  <a:lnTo>
                                    <a:pt x="8" y="237"/>
                                  </a:lnTo>
                                  <a:lnTo>
                                    <a:pt x="8" y="1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 name="Group 22"/>
                        <wpg:cNvGrpSpPr>
                          <a:grpSpLocks/>
                        </wpg:cNvGrpSpPr>
                        <wpg:grpSpPr bwMode="auto">
                          <a:xfrm>
                            <a:off x="1966" y="313"/>
                            <a:ext cx="44" cy="53"/>
                            <a:chOff x="1966" y="313"/>
                            <a:chExt cx="44" cy="53"/>
                          </a:xfrm>
                        </wpg:grpSpPr>
                        <wps:wsp>
                          <wps:cNvPr id="11" name="Freeform 23"/>
                          <wps:cNvSpPr>
                            <a:spLocks/>
                          </wps:cNvSpPr>
                          <wps:spPr bwMode="auto">
                            <a:xfrm>
                              <a:off x="1966" y="313"/>
                              <a:ext cx="44" cy="53"/>
                            </a:xfrm>
                            <a:custGeom>
                              <a:avLst/>
                              <a:gdLst>
                                <a:gd name="T0" fmla="*/ 11 w 44"/>
                                <a:gd name="T1" fmla="*/ 9 h 53"/>
                                <a:gd name="T2" fmla="*/ 22 w 44"/>
                                <a:gd name="T3" fmla="*/ 9 h 53"/>
                                <a:gd name="T4" fmla="*/ 25 w 44"/>
                                <a:gd name="T5" fmla="*/ 0 h 53"/>
                                <a:gd name="T6" fmla="*/ 0 w 44"/>
                                <a:gd name="T7" fmla="*/ 0 h 53"/>
                                <a:gd name="T8" fmla="*/ 0 w 44"/>
                                <a:gd name="T9" fmla="*/ 53 h 53"/>
                                <a:gd name="T10" fmla="*/ 11 w 44"/>
                                <a:gd name="T11" fmla="*/ 44 h 53"/>
                                <a:gd name="T12" fmla="*/ 11 w 44"/>
                                <a:gd name="T13" fmla="*/ 9 h 53"/>
                              </a:gdLst>
                              <a:ahLst/>
                              <a:cxnLst>
                                <a:cxn ang="0">
                                  <a:pos x="T0" y="T1"/>
                                </a:cxn>
                                <a:cxn ang="0">
                                  <a:pos x="T2" y="T3"/>
                                </a:cxn>
                                <a:cxn ang="0">
                                  <a:pos x="T4" y="T5"/>
                                </a:cxn>
                                <a:cxn ang="0">
                                  <a:pos x="T6" y="T7"/>
                                </a:cxn>
                                <a:cxn ang="0">
                                  <a:pos x="T8" y="T9"/>
                                </a:cxn>
                                <a:cxn ang="0">
                                  <a:pos x="T10" y="T11"/>
                                </a:cxn>
                                <a:cxn ang="0">
                                  <a:pos x="T12" y="T13"/>
                                </a:cxn>
                              </a:cxnLst>
                              <a:rect l="0" t="0" r="r" b="b"/>
                              <a:pathLst>
                                <a:path w="44" h="53">
                                  <a:moveTo>
                                    <a:pt x="11" y="9"/>
                                  </a:moveTo>
                                  <a:lnTo>
                                    <a:pt x="22" y="9"/>
                                  </a:lnTo>
                                  <a:lnTo>
                                    <a:pt x="25" y="0"/>
                                  </a:lnTo>
                                  <a:lnTo>
                                    <a:pt x="0" y="0"/>
                                  </a:lnTo>
                                  <a:lnTo>
                                    <a:pt x="0" y="53"/>
                                  </a:lnTo>
                                  <a:lnTo>
                                    <a:pt x="11" y="44"/>
                                  </a:lnTo>
                                  <a:lnTo>
                                    <a:pt x="11" y="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24"/>
                          <wps:cNvSpPr>
                            <a:spLocks/>
                          </wps:cNvSpPr>
                          <wps:spPr bwMode="auto">
                            <a:xfrm>
                              <a:off x="1966" y="313"/>
                              <a:ext cx="44" cy="53"/>
                            </a:xfrm>
                            <a:custGeom>
                              <a:avLst/>
                              <a:gdLst>
                                <a:gd name="T0" fmla="*/ 25 w 44"/>
                                <a:gd name="T1" fmla="*/ 53 h 53"/>
                                <a:gd name="T2" fmla="*/ 28 w 44"/>
                                <a:gd name="T3" fmla="*/ 53 h 53"/>
                                <a:gd name="T4" fmla="*/ 32 w 44"/>
                                <a:gd name="T5" fmla="*/ 52 h 53"/>
                                <a:gd name="T6" fmla="*/ 38 w 44"/>
                                <a:gd name="T7" fmla="*/ 49 h 53"/>
                                <a:gd name="T8" fmla="*/ 43 w 44"/>
                                <a:gd name="T9" fmla="*/ 44 h 53"/>
                                <a:gd name="T10" fmla="*/ 44 w 44"/>
                                <a:gd name="T11" fmla="*/ 40 h 53"/>
                                <a:gd name="T12" fmla="*/ 44 w 44"/>
                                <a:gd name="T13" fmla="*/ 34 h 53"/>
                                <a:gd name="T14" fmla="*/ 42 w 44"/>
                                <a:gd name="T15" fmla="*/ 29 h 53"/>
                                <a:gd name="T16" fmla="*/ 37 w 44"/>
                                <a:gd name="T17" fmla="*/ 23 h 53"/>
                                <a:gd name="T18" fmla="*/ 41 w 44"/>
                                <a:gd name="T19" fmla="*/ 18 h 53"/>
                                <a:gd name="T20" fmla="*/ 42 w 44"/>
                                <a:gd name="T21" fmla="*/ 13 h 53"/>
                                <a:gd name="T22" fmla="*/ 41 w 44"/>
                                <a:gd name="T23" fmla="*/ 8 h 53"/>
                                <a:gd name="T24" fmla="*/ 38 w 44"/>
                                <a:gd name="T25" fmla="*/ 3 h 53"/>
                                <a:gd name="T26" fmla="*/ 34 w 44"/>
                                <a:gd name="T27" fmla="*/ 1 h 53"/>
                                <a:gd name="T28" fmla="*/ 29 w 44"/>
                                <a:gd name="T29" fmla="*/ 0 h 53"/>
                                <a:gd name="T30" fmla="*/ 25 w 44"/>
                                <a:gd name="T31" fmla="*/ 0 h 53"/>
                                <a:gd name="T32" fmla="*/ 22 w 44"/>
                                <a:gd name="T33" fmla="*/ 9 h 53"/>
                                <a:gd name="T34" fmla="*/ 24 w 44"/>
                                <a:gd name="T35" fmla="*/ 9 h 53"/>
                                <a:gd name="T36" fmla="*/ 29 w 44"/>
                                <a:gd name="T37" fmla="*/ 10 h 53"/>
                                <a:gd name="T38" fmla="*/ 30 w 44"/>
                                <a:gd name="T39" fmla="*/ 15 h 53"/>
                                <a:gd name="T40" fmla="*/ 28 w 44"/>
                                <a:gd name="T41" fmla="*/ 20 h 53"/>
                                <a:gd name="T42" fmla="*/ 23 w 44"/>
                                <a:gd name="T43" fmla="*/ 21 h 53"/>
                                <a:gd name="T44" fmla="*/ 11 w 44"/>
                                <a:gd name="T45" fmla="*/ 21 h 53"/>
                                <a:gd name="T46" fmla="*/ 11 w 44"/>
                                <a:gd name="T47" fmla="*/ 29 h 53"/>
                                <a:gd name="T48" fmla="*/ 24 w 44"/>
                                <a:gd name="T49" fmla="*/ 29 h 53"/>
                                <a:gd name="T50" fmla="*/ 29 w 44"/>
                                <a:gd name="T51" fmla="*/ 30 h 53"/>
                                <a:gd name="T52" fmla="*/ 32 w 44"/>
                                <a:gd name="T53" fmla="*/ 34 h 53"/>
                                <a:gd name="T54" fmla="*/ 32 w 44"/>
                                <a:gd name="T55" fmla="*/ 39 h 53"/>
                                <a:gd name="T56" fmla="*/ 28 w 44"/>
                                <a:gd name="T57" fmla="*/ 43 h 53"/>
                                <a:gd name="T58" fmla="*/ 24 w 44"/>
                                <a:gd name="T59" fmla="*/ 44 h 53"/>
                                <a:gd name="T60" fmla="*/ 11 w 44"/>
                                <a:gd name="T61" fmla="*/ 44 h 53"/>
                                <a:gd name="T62" fmla="*/ 0 w 44"/>
                                <a:gd name="T63" fmla="*/ 53 h 53"/>
                                <a:gd name="T64" fmla="*/ 25 w 44"/>
                                <a:gd name="T65" fmla="*/ 53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4" h="53">
                                  <a:moveTo>
                                    <a:pt x="25" y="53"/>
                                  </a:moveTo>
                                  <a:lnTo>
                                    <a:pt x="28" y="53"/>
                                  </a:lnTo>
                                  <a:lnTo>
                                    <a:pt x="32" y="52"/>
                                  </a:lnTo>
                                  <a:lnTo>
                                    <a:pt x="38" y="49"/>
                                  </a:lnTo>
                                  <a:lnTo>
                                    <a:pt x="43" y="44"/>
                                  </a:lnTo>
                                  <a:lnTo>
                                    <a:pt x="44" y="40"/>
                                  </a:lnTo>
                                  <a:lnTo>
                                    <a:pt x="44" y="34"/>
                                  </a:lnTo>
                                  <a:lnTo>
                                    <a:pt x="42" y="29"/>
                                  </a:lnTo>
                                  <a:lnTo>
                                    <a:pt x="37" y="23"/>
                                  </a:lnTo>
                                  <a:lnTo>
                                    <a:pt x="41" y="18"/>
                                  </a:lnTo>
                                  <a:lnTo>
                                    <a:pt x="42" y="13"/>
                                  </a:lnTo>
                                  <a:lnTo>
                                    <a:pt x="41" y="8"/>
                                  </a:lnTo>
                                  <a:lnTo>
                                    <a:pt x="38" y="3"/>
                                  </a:lnTo>
                                  <a:lnTo>
                                    <a:pt x="34" y="1"/>
                                  </a:lnTo>
                                  <a:lnTo>
                                    <a:pt x="29" y="0"/>
                                  </a:lnTo>
                                  <a:lnTo>
                                    <a:pt x="25" y="0"/>
                                  </a:lnTo>
                                  <a:lnTo>
                                    <a:pt x="22" y="9"/>
                                  </a:lnTo>
                                  <a:lnTo>
                                    <a:pt x="24" y="9"/>
                                  </a:lnTo>
                                  <a:lnTo>
                                    <a:pt x="29" y="10"/>
                                  </a:lnTo>
                                  <a:lnTo>
                                    <a:pt x="30" y="15"/>
                                  </a:lnTo>
                                  <a:lnTo>
                                    <a:pt x="28" y="20"/>
                                  </a:lnTo>
                                  <a:lnTo>
                                    <a:pt x="23" y="21"/>
                                  </a:lnTo>
                                  <a:lnTo>
                                    <a:pt x="11" y="21"/>
                                  </a:lnTo>
                                  <a:lnTo>
                                    <a:pt x="11" y="29"/>
                                  </a:lnTo>
                                  <a:lnTo>
                                    <a:pt x="24" y="29"/>
                                  </a:lnTo>
                                  <a:lnTo>
                                    <a:pt x="29" y="30"/>
                                  </a:lnTo>
                                  <a:lnTo>
                                    <a:pt x="32" y="34"/>
                                  </a:lnTo>
                                  <a:lnTo>
                                    <a:pt x="32" y="39"/>
                                  </a:lnTo>
                                  <a:lnTo>
                                    <a:pt x="28" y="43"/>
                                  </a:lnTo>
                                  <a:lnTo>
                                    <a:pt x="24" y="44"/>
                                  </a:lnTo>
                                  <a:lnTo>
                                    <a:pt x="11" y="44"/>
                                  </a:lnTo>
                                  <a:lnTo>
                                    <a:pt x="0" y="53"/>
                                  </a:lnTo>
                                  <a:lnTo>
                                    <a:pt x="25" y="5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3" name="Freeform 25"/>
                        <wps:cNvSpPr>
                          <a:spLocks/>
                        </wps:cNvSpPr>
                        <wps:spPr bwMode="auto">
                          <a:xfrm>
                            <a:off x="2012" y="313"/>
                            <a:ext cx="52" cy="53"/>
                          </a:xfrm>
                          <a:custGeom>
                            <a:avLst/>
                            <a:gdLst>
                              <a:gd name="T0" fmla="*/ 19 w 52"/>
                              <a:gd name="T1" fmla="*/ 32 h 53"/>
                              <a:gd name="T2" fmla="*/ 19 w 52"/>
                              <a:gd name="T3" fmla="*/ 53 h 53"/>
                              <a:gd name="T4" fmla="*/ 31 w 52"/>
                              <a:gd name="T5" fmla="*/ 53 h 53"/>
                              <a:gd name="T6" fmla="*/ 31 w 52"/>
                              <a:gd name="T7" fmla="*/ 32 h 53"/>
                              <a:gd name="T8" fmla="*/ 51 w 52"/>
                              <a:gd name="T9" fmla="*/ 0 h 53"/>
                              <a:gd name="T10" fmla="*/ 38 w 52"/>
                              <a:gd name="T11" fmla="*/ 0 h 53"/>
                              <a:gd name="T12" fmla="*/ 25 w 52"/>
                              <a:gd name="T13" fmla="*/ 21 h 53"/>
                              <a:gd name="T14" fmla="*/ 13 w 52"/>
                              <a:gd name="T15" fmla="*/ 0 h 53"/>
                              <a:gd name="T16" fmla="*/ 0 w 52"/>
                              <a:gd name="T17" fmla="*/ 0 h 53"/>
                              <a:gd name="T18" fmla="*/ 19 w 52"/>
                              <a:gd name="T19" fmla="*/ 3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53">
                                <a:moveTo>
                                  <a:pt x="19" y="32"/>
                                </a:moveTo>
                                <a:lnTo>
                                  <a:pt x="19" y="53"/>
                                </a:lnTo>
                                <a:lnTo>
                                  <a:pt x="31" y="53"/>
                                </a:lnTo>
                                <a:lnTo>
                                  <a:pt x="31" y="32"/>
                                </a:lnTo>
                                <a:lnTo>
                                  <a:pt x="51" y="0"/>
                                </a:lnTo>
                                <a:lnTo>
                                  <a:pt x="38" y="0"/>
                                </a:lnTo>
                                <a:lnTo>
                                  <a:pt x="25" y="21"/>
                                </a:lnTo>
                                <a:lnTo>
                                  <a:pt x="13" y="0"/>
                                </a:lnTo>
                                <a:lnTo>
                                  <a:pt x="0" y="0"/>
                                </a:lnTo>
                                <a:lnTo>
                                  <a:pt x="19" y="3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26"/>
                        <wps:cNvSpPr>
                          <a:spLocks/>
                        </wps:cNvSpPr>
                        <wps:spPr bwMode="auto">
                          <a:xfrm>
                            <a:off x="1453" y="97"/>
                            <a:ext cx="219" cy="220"/>
                          </a:xfrm>
                          <a:custGeom>
                            <a:avLst/>
                            <a:gdLst>
                              <a:gd name="T0" fmla="*/ 219 w 219"/>
                              <a:gd name="T1" fmla="*/ 109 h 220"/>
                              <a:gd name="T2" fmla="*/ 219 w 219"/>
                              <a:gd name="T3" fmla="*/ 109 h 220"/>
                              <a:gd name="T4" fmla="*/ 218 w 219"/>
                              <a:gd name="T5" fmla="*/ 92 h 220"/>
                              <a:gd name="T6" fmla="*/ 212 w 219"/>
                              <a:gd name="T7" fmla="*/ 70 h 220"/>
                              <a:gd name="T8" fmla="*/ 202 w 219"/>
                              <a:gd name="T9" fmla="*/ 51 h 220"/>
                              <a:gd name="T10" fmla="*/ 189 w 219"/>
                              <a:gd name="T11" fmla="*/ 33 h 220"/>
                              <a:gd name="T12" fmla="*/ 172 w 219"/>
                              <a:gd name="T13" fmla="*/ 19 h 220"/>
                              <a:gd name="T14" fmla="*/ 153 w 219"/>
                              <a:gd name="T15" fmla="*/ 9 h 220"/>
                              <a:gd name="T16" fmla="*/ 132 w 219"/>
                              <a:gd name="T17" fmla="*/ 2 h 220"/>
                              <a:gd name="T18" fmla="*/ 109 w 219"/>
                              <a:gd name="T19" fmla="*/ 0 h 220"/>
                              <a:gd name="T20" fmla="*/ 92 w 219"/>
                              <a:gd name="T21" fmla="*/ 1 h 220"/>
                              <a:gd name="T22" fmla="*/ 70 w 219"/>
                              <a:gd name="T23" fmla="*/ 7 h 220"/>
                              <a:gd name="T24" fmla="*/ 51 w 219"/>
                              <a:gd name="T25" fmla="*/ 16 h 220"/>
                              <a:gd name="T26" fmla="*/ 33 w 219"/>
                              <a:gd name="T27" fmla="*/ 30 h 220"/>
                              <a:gd name="T28" fmla="*/ 19 w 219"/>
                              <a:gd name="T29" fmla="*/ 46 h 220"/>
                              <a:gd name="T30" fmla="*/ 9 w 219"/>
                              <a:gd name="T31" fmla="*/ 65 h 220"/>
                              <a:gd name="T32" fmla="*/ 2 w 219"/>
                              <a:gd name="T33" fmla="*/ 87 h 220"/>
                              <a:gd name="T34" fmla="*/ 0 w 219"/>
                              <a:gd name="T35" fmla="*/ 109 h 220"/>
                              <a:gd name="T36" fmla="*/ 0 w 219"/>
                              <a:gd name="T37" fmla="*/ 109 h 220"/>
                              <a:gd name="T38" fmla="*/ 1 w 219"/>
                              <a:gd name="T39" fmla="*/ 127 h 220"/>
                              <a:gd name="T40" fmla="*/ 7 w 219"/>
                              <a:gd name="T41" fmla="*/ 148 h 220"/>
                              <a:gd name="T42" fmla="*/ 16 w 219"/>
                              <a:gd name="T43" fmla="*/ 168 h 220"/>
                              <a:gd name="T44" fmla="*/ 30 w 219"/>
                              <a:gd name="T45" fmla="*/ 185 h 220"/>
                              <a:gd name="T46" fmla="*/ 46 w 219"/>
                              <a:gd name="T47" fmla="*/ 199 h 220"/>
                              <a:gd name="T48" fmla="*/ 65 w 219"/>
                              <a:gd name="T49" fmla="*/ 210 h 220"/>
                              <a:gd name="T50" fmla="*/ 87 w 219"/>
                              <a:gd name="T51" fmla="*/ 217 h 220"/>
                              <a:gd name="T52" fmla="*/ 109 w 219"/>
                              <a:gd name="T53" fmla="*/ 219 h 220"/>
                              <a:gd name="T54" fmla="*/ 127 w 219"/>
                              <a:gd name="T55" fmla="*/ 218 h 220"/>
                              <a:gd name="T56" fmla="*/ 148 w 219"/>
                              <a:gd name="T57" fmla="*/ 212 h 220"/>
                              <a:gd name="T58" fmla="*/ 168 w 219"/>
                              <a:gd name="T59" fmla="*/ 202 h 220"/>
                              <a:gd name="T60" fmla="*/ 185 w 219"/>
                              <a:gd name="T61" fmla="*/ 189 h 220"/>
                              <a:gd name="T62" fmla="*/ 199 w 219"/>
                              <a:gd name="T63" fmla="*/ 172 h 220"/>
                              <a:gd name="T64" fmla="*/ 210 w 219"/>
                              <a:gd name="T65" fmla="*/ 153 h 220"/>
                              <a:gd name="T66" fmla="*/ 217 w 219"/>
                              <a:gd name="T67" fmla="*/ 132 h 220"/>
                              <a:gd name="T68" fmla="*/ 219 w 219"/>
                              <a:gd name="T69" fmla="*/ 109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9" h="220">
                                <a:moveTo>
                                  <a:pt x="219" y="109"/>
                                </a:moveTo>
                                <a:lnTo>
                                  <a:pt x="219" y="109"/>
                                </a:lnTo>
                                <a:lnTo>
                                  <a:pt x="218" y="92"/>
                                </a:lnTo>
                                <a:lnTo>
                                  <a:pt x="212" y="70"/>
                                </a:lnTo>
                                <a:lnTo>
                                  <a:pt x="202" y="51"/>
                                </a:lnTo>
                                <a:lnTo>
                                  <a:pt x="189" y="33"/>
                                </a:lnTo>
                                <a:lnTo>
                                  <a:pt x="172" y="19"/>
                                </a:lnTo>
                                <a:lnTo>
                                  <a:pt x="153" y="9"/>
                                </a:lnTo>
                                <a:lnTo>
                                  <a:pt x="132" y="2"/>
                                </a:lnTo>
                                <a:lnTo>
                                  <a:pt x="109" y="0"/>
                                </a:lnTo>
                                <a:lnTo>
                                  <a:pt x="92" y="1"/>
                                </a:lnTo>
                                <a:lnTo>
                                  <a:pt x="70" y="7"/>
                                </a:lnTo>
                                <a:lnTo>
                                  <a:pt x="51" y="16"/>
                                </a:lnTo>
                                <a:lnTo>
                                  <a:pt x="33" y="30"/>
                                </a:lnTo>
                                <a:lnTo>
                                  <a:pt x="19" y="46"/>
                                </a:lnTo>
                                <a:lnTo>
                                  <a:pt x="9" y="65"/>
                                </a:lnTo>
                                <a:lnTo>
                                  <a:pt x="2" y="87"/>
                                </a:lnTo>
                                <a:lnTo>
                                  <a:pt x="0" y="109"/>
                                </a:lnTo>
                                <a:lnTo>
                                  <a:pt x="0" y="109"/>
                                </a:lnTo>
                                <a:lnTo>
                                  <a:pt x="1" y="127"/>
                                </a:lnTo>
                                <a:lnTo>
                                  <a:pt x="7" y="148"/>
                                </a:lnTo>
                                <a:lnTo>
                                  <a:pt x="16" y="168"/>
                                </a:lnTo>
                                <a:lnTo>
                                  <a:pt x="30" y="185"/>
                                </a:lnTo>
                                <a:lnTo>
                                  <a:pt x="46" y="199"/>
                                </a:lnTo>
                                <a:lnTo>
                                  <a:pt x="65" y="210"/>
                                </a:lnTo>
                                <a:lnTo>
                                  <a:pt x="87" y="217"/>
                                </a:lnTo>
                                <a:lnTo>
                                  <a:pt x="109" y="219"/>
                                </a:lnTo>
                                <a:lnTo>
                                  <a:pt x="127" y="218"/>
                                </a:lnTo>
                                <a:lnTo>
                                  <a:pt x="148" y="212"/>
                                </a:lnTo>
                                <a:lnTo>
                                  <a:pt x="168" y="202"/>
                                </a:lnTo>
                                <a:lnTo>
                                  <a:pt x="185" y="189"/>
                                </a:lnTo>
                                <a:lnTo>
                                  <a:pt x="199" y="172"/>
                                </a:lnTo>
                                <a:lnTo>
                                  <a:pt x="210" y="153"/>
                                </a:lnTo>
                                <a:lnTo>
                                  <a:pt x="217" y="132"/>
                                </a:lnTo>
                                <a:lnTo>
                                  <a:pt x="219" y="10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5" name="Group 27"/>
                        <wpg:cNvGrpSpPr>
                          <a:grpSpLocks/>
                        </wpg:cNvGrpSpPr>
                        <wpg:grpSpPr bwMode="auto">
                          <a:xfrm>
                            <a:off x="1437" y="81"/>
                            <a:ext cx="197" cy="252"/>
                            <a:chOff x="1437" y="81"/>
                            <a:chExt cx="197" cy="252"/>
                          </a:xfrm>
                        </wpg:grpSpPr>
                        <wps:wsp>
                          <wps:cNvPr id="16" name="Freeform 28"/>
                          <wps:cNvSpPr>
                            <a:spLocks/>
                          </wps:cNvSpPr>
                          <wps:spPr bwMode="auto">
                            <a:xfrm>
                              <a:off x="1437" y="81"/>
                              <a:ext cx="197" cy="252"/>
                            </a:xfrm>
                            <a:custGeom>
                              <a:avLst/>
                              <a:gdLst>
                                <a:gd name="T0" fmla="*/ 71 w 197"/>
                                <a:gd name="T1" fmla="*/ 161 h 252"/>
                                <a:gd name="T2" fmla="*/ 80 w 197"/>
                                <a:gd name="T3" fmla="*/ 164 h 252"/>
                                <a:gd name="T4" fmla="*/ 106 w 197"/>
                                <a:gd name="T5" fmla="*/ 164 h 252"/>
                                <a:gd name="T6" fmla="*/ 117 w 197"/>
                                <a:gd name="T7" fmla="*/ 158 h 252"/>
                                <a:gd name="T8" fmla="*/ 124 w 197"/>
                                <a:gd name="T9" fmla="*/ 145 h 252"/>
                                <a:gd name="T10" fmla="*/ 109 w 197"/>
                                <a:gd name="T11" fmla="*/ 137 h 252"/>
                                <a:gd name="T12" fmla="*/ 106 w 197"/>
                                <a:gd name="T13" fmla="*/ 144 h 252"/>
                                <a:gd name="T14" fmla="*/ 100 w 197"/>
                                <a:gd name="T15" fmla="*/ 148 h 252"/>
                                <a:gd name="T16" fmla="*/ 82 w 197"/>
                                <a:gd name="T17" fmla="*/ 148 h 252"/>
                                <a:gd name="T18" fmla="*/ 76 w 197"/>
                                <a:gd name="T19" fmla="*/ 140 h 252"/>
                                <a:gd name="T20" fmla="*/ 76 w 197"/>
                                <a:gd name="T21" fmla="*/ 110 h 252"/>
                                <a:gd name="T22" fmla="*/ 82 w 197"/>
                                <a:gd name="T23" fmla="*/ 103 h 252"/>
                                <a:gd name="T24" fmla="*/ 99 w 197"/>
                                <a:gd name="T25" fmla="*/ 103 h 252"/>
                                <a:gd name="T26" fmla="*/ 104 w 197"/>
                                <a:gd name="T27" fmla="*/ 106 h 252"/>
                                <a:gd name="T28" fmla="*/ 107 w 197"/>
                                <a:gd name="T29" fmla="*/ 113 h 252"/>
                                <a:gd name="T30" fmla="*/ 124 w 197"/>
                                <a:gd name="T31" fmla="*/ 105 h 252"/>
                                <a:gd name="T32" fmla="*/ 117 w 197"/>
                                <a:gd name="T33" fmla="*/ 92 h 252"/>
                                <a:gd name="T34" fmla="*/ 106 w 197"/>
                                <a:gd name="T35" fmla="*/ 86 h 252"/>
                                <a:gd name="T36" fmla="*/ 80 w 197"/>
                                <a:gd name="T37" fmla="*/ 86 h 252"/>
                                <a:gd name="T38" fmla="*/ 71 w 197"/>
                                <a:gd name="T39" fmla="*/ 90 h 252"/>
                                <a:gd name="T40" fmla="*/ 64 w 197"/>
                                <a:gd name="T41" fmla="*/ 97 h 252"/>
                                <a:gd name="T42" fmla="*/ 57 w 197"/>
                                <a:gd name="T43" fmla="*/ 104 h 252"/>
                                <a:gd name="T44" fmla="*/ 54 w 197"/>
                                <a:gd name="T45" fmla="*/ 113 h 252"/>
                                <a:gd name="T46" fmla="*/ 54 w 197"/>
                                <a:gd name="T47" fmla="*/ 138 h 252"/>
                                <a:gd name="T48" fmla="*/ 57 w 197"/>
                                <a:gd name="T49" fmla="*/ 147 h 252"/>
                                <a:gd name="T50" fmla="*/ 64 w 197"/>
                                <a:gd name="T51" fmla="*/ 154 h 252"/>
                                <a:gd name="T52" fmla="*/ 71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71" y="161"/>
                                  </a:moveTo>
                                  <a:lnTo>
                                    <a:pt x="80" y="164"/>
                                  </a:lnTo>
                                  <a:lnTo>
                                    <a:pt x="106" y="164"/>
                                  </a:lnTo>
                                  <a:lnTo>
                                    <a:pt x="117" y="158"/>
                                  </a:lnTo>
                                  <a:lnTo>
                                    <a:pt x="124" y="145"/>
                                  </a:lnTo>
                                  <a:lnTo>
                                    <a:pt x="109" y="137"/>
                                  </a:lnTo>
                                  <a:lnTo>
                                    <a:pt x="106" y="144"/>
                                  </a:lnTo>
                                  <a:lnTo>
                                    <a:pt x="100" y="148"/>
                                  </a:lnTo>
                                  <a:lnTo>
                                    <a:pt x="82" y="148"/>
                                  </a:lnTo>
                                  <a:lnTo>
                                    <a:pt x="76" y="140"/>
                                  </a:lnTo>
                                  <a:lnTo>
                                    <a:pt x="76" y="110"/>
                                  </a:lnTo>
                                  <a:lnTo>
                                    <a:pt x="82" y="103"/>
                                  </a:lnTo>
                                  <a:lnTo>
                                    <a:pt x="99" y="103"/>
                                  </a:lnTo>
                                  <a:lnTo>
                                    <a:pt x="104" y="106"/>
                                  </a:lnTo>
                                  <a:lnTo>
                                    <a:pt x="107" y="113"/>
                                  </a:lnTo>
                                  <a:lnTo>
                                    <a:pt x="124" y="105"/>
                                  </a:lnTo>
                                  <a:lnTo>
                                    <a:pt x="117" y="92"/>
                                  </a:lnTo>
                                  <a:lnTo>
                                    <a:pt x="106" y="86"/>
                                  </a:lnTo>
                                  <a:lnTo>
                                    <a:pt x="80" y="86"/>
                                  </a:lnTo>
                                  <a:lnTo>
                                    <a:pt x="71" y="90"/>
                                  </a:lnTo>
                                  <a:lnTo>
                                    <a:pt x="64" y="97"/>
                                  </a:lnTo>
                                  <a:lnTo>
                                    <a:pt x="57" y="104"/>
                                  </a:lnTo>
                                  <a:lnTo>
                                    <a:pt x="54" y="113"/>
                                  </a:lnTo>
                                  <a:lnTo>
                                    <a:pt x="54" y="138"/>
                                  </a:lnTo>
                                  <a:lnTo>
                                    <a:pt x="57" y="147"/>
                                  </a:lnTo>
                                  <a:lnTo>
                                    <a:pt x="64" y="154"/>
                                  </a:lnTo>
                                  <a:lnTo>
                                    <a:pt x="71"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 name="Freeform 29"/>
                          <wps:cNvSpPr>
                            <a:spLocks/>
                          </wps:cNvSpPr>
                          <wps:spPr bwMode="auto">
                            <a:xfrm>
                              <a:off x="1437" y="81"/>
                              <a:ext cx="197" cy="252"/>
                            </a:xfrm>
                            <a:custGeom>
                              <a:avLst/>
                              <a:gdLst>
                                <a:gd name="T0" fmla="*/ 144 w 197"/>
                                <a:gd name="T1" fmla="*/ 161 h 252"/>
                                <a:gd name="T2" fmla="*/ 153 w 197"/>
                                <a:gd name="T3" fmla="*/ 164 h 252"/>
                                <a:gd name="T4" fmla="*/ 178 w 197"/>
                                <a:gd name="T5" fmla="*/ 164 h 252"/>
                                <a:gd name="T6" fmla="*/ 189 w 197"/>
                                <a:gd name="T7" fmla="*/ 158 h 252"/>
                                <a:gd name="T8" fmla="*/ 197 w 197"/>
                                <a:gd name="T9" fmla="*/ 145 h 252"/>
                                <a:gd name="T10" fmla="*/ 181 w 197"/>
                                <a:gd name="T11" fmla="*/ 137 h 252"/>
                                <a:gd name="T12" fmla="*/ 178 w 197"/>
                                <a:gd name="T13" fmla="*/ 144 h 252"/>
                                <a:gd name="T14" fmla="*/ 173 w 197"/>
                                <a:gd name="T15" fmla="*/ 148 h 252"/>
                                <a:gd name="T16" fmla="*/ 154 w 197"/>
                                <a:gd name="T17" fmla="*/ 148 h 252"/>
                                <a:gd name="T18" fmla="*/ 149 w 197"/>
                                <a:gd name="T19" fmla="*/ 140 h 252"/>
                                <a:gd name="T20" fmla="*/ 149 w 197"/>
                                <a:gd name="T21" fmla="*/ 110 h 252"/>
                                <a:gd name="T22" fmla="*/ 154 w 197"/>
                                <a:gd name="T23" fmla="*/ 103 h 252"/>
                                <a:gd name="T24" fmla="*/ 172 w 197"/>
                                <a:gd name="T25" fmla="*/ 103 h 252"/>
                                <a:gd name="T26" fmla="*/ 176 w 197"/>
                                <a:gd name="T27" fmla="*/ 106 h 252"/>
                                <a:gd name="T28" fmla="*/ 180 w 197"/>
                                <a:gd name="T29" fmla="*/ 113 h 252"/>
                                <a:gd name="T30" fmla="*/ 196 w 197"/>
                                <a:gd name="T31" fmla="*/ 105 h 252"/>
                                <a:gd name="T32" fmla="*/ 190 w 197"/>
                                <a:gd name="T33" fmla="*/ 92 h 252"/>
                                <a:gd name="T34" fmla="*/ 179 w 197"/>
                                <a:gd name="T35" fmla="*/ 86 h 252"/>
                                <a:gd name="T36" fmla="*/ 153 w 197"/>
                                <a:gd name="T37" fmla="*/ 86 h 252"/>
                                <a:gd name="T38" fmla="*/ 144 w 197"/>
                                <a:gd name="T39" fmla="*/ 90 h 252"/>
                                <a:gd name="T40" fmla="*/ 137 w 197"/>
                                <a:gd name="T41" fmla="*/ 97 h 252"/>
                                <a:gd name="T42" fmla="*/ 130 w 197"/>
                                <a:gd name="T43" fmla="*/ 104 h 252"/>
                                <a:gd name="T44" fmla="*/ 127 w 197"/>
                                <a:gd name="T45" fmla="*/ 113 h 252"/>
                                <a:gd name="T46" fmla="*/ 127 w 197"/>
                                <a:gd name="T47" fmla="*/ 138 h 252"/>
                                <a:gd name="T48" fmla="*/ 130 w 197"/>
                                <a:gd name="T49" fmla="*/ 147 h 252"/>
                                <a:gd name="T50" fmla="*/ 137 w 197"/>
                                <a:gd name="T51" fmla="*/ 154 h 252"/>
                                <a:gd name="T52" fmla="*/ 144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144" y="161"/>
                                  </a:moveTo>
                                  <a:lnTo>
                                    <a:pt x="153" y="164"/>
                                  </a:lnTo>
                                  <a:lnTo>
                                    <a:pt x="178" y="164"/>
                                  </a:lnTo>
                                  <a:lnTo>
                                    <a:pt x="189" y="158"/>
                                  </a:lnTo>
                                  <a:lnTo>
                                    <a:pt x="197" y="145"/>
                                  </a:lnTo>
                                  <a:lnTo>
                                    <a:pt x="181" y="137"/>
                                  </a:lnTo>
                                  <a:lnTo>
                                    <a:pt x="178" y="144"/>
                                  </a:lnTo>
                                  <a:lnTo>
                                    <a:pt x="173" y="148"/>
                                  </a:lnTo>
                                  <a:lnTo>
                                    <a:pt x="154" y="148"/>
                                  </a:lnTo>
                                  <a:lnTo>
                                    <a:pt x="149" y="140"/>
                                  </a:lnTo>
                                  <a:lnTo>
                                    <a:pt x="149" y="110"/>
                                  </a:lnTo>
                                  <a:lnTo>
                                    <a:pt x="154" y="103"/>
                                  </a:lnTo>
                                  <a:lnTo>
                                    <a:pt x="172" y="103"/>
                                  </a:lnTo>
                                  <a:lnTo>
                                    <a:pt x="176" y="106"/>
                                  </a:lnTo>
                                  <a:lnTo>
                                    <a:pt x="180" y="113"/>
                                  </a:lnTo>
                                  <a:lnTo>
                                    <a:pt x="196" y="105"/>
                                  </a:lnTo>
                                  <a:lnTo>
                                    <a:pt x="190" y="92"/>
                                  </a:lnTo>
                                  <a:lnTo>
                                    <a:pt x="179" y="86"/>
                                  </a:lnTo>
                                  <a:lnTo>
                                    <a:pt x="153" y="86"/>
                                  </a:lnTo>
                                  <a:lnTo>
                                    <a:pt x="144" y="90"/>
                                  </a:lnTo>
                                  <a:lnTo>
                                    <a:pt x="137" y="97"/>
                                  </a:lnTo>
                                  <a:lnTo>
                                    <a:pt x="130" y="104"/>
                                  </a:lnTo>
                                  <a:lnTo>
                                    <a:pt x="127" y="113"/>
                                  </a:lnTo>
                                  <a:lnTo>
                                    <a:pt x="127" y="138"/>
                                  </a:lnTo>
                                  <a:lnTo>
                                    <a:pt x="130" y="147"/>
                                  </a:lnTo>
                                  <a:lnTo>
                                    <a:pt x="137" y="154"/>
                                  </a:lnTo>
                                  <a:lnTo>
                                    <a:pt x="144"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Freeform 30"/>
                          <wps:cNvSpPr>
                            <a:spLocks/>
                          </wps:cNvSpPr>
                          <wps:spPr bwMode="auto">
                            <a:xfrm>
                              <a:off x="1437" y="81"/>
                              <a:ext cx="197" cy="252"/>
                            </a:xfrm>
                            <a:custGeom>
                              <a:avLst/>
                              <a:gdLst>
                                <a:gd name="T0" fmla="*/ 199 w 197"/>
                                <a:gd name="T1" fmla="*/ 228 h 252"/>
                                <a:gd name="T2" fmla="*/ 183 w 197"/>
                                <a:gd name="T3" fmla="*/ 211 h 252"/>
                                <a:gd name="T4" fmla="*/ 165 w 197"/>
                                <a:gd name="T5" fmla="*/ 221 h 252"/>
                                <a:gd name="T6" fmla="*/ 146 w 197"/>
                                <a:gd name="T7" fmla="*/ 226 h 252"/>
                                <a:gd name="T8" fmla="*/ 125 w 197"/>
                                <a:gd name="T9" fmla="*/ 228 h 252"/>
                                <a:gd name="T10" fmla="*/ 106 w 197"/>
                                <a:gd name="T11" fmla="*/ 227 h 252"/>
                                <a:gd name="T12" fmla="*/ 87 w 197"/>
                                <a:gd name="T13" fmla="*/ 221 h 252"/>
                                <a:gd name="T14" fmla="*/ 69 w 197"/>
                                <a:gd name="T15" fmla="*/ 211 h 252"/>
                                <a:gd name="T16" fmla="*/ 53 w 197"/>
                                <a:gd name="T17" fmla="*/ 198 h 252"/>
                                <a:gd name="T18" fmla="*/ 40 w 197"/>
                                <a:gd name="T19" fmla="*/ 183 h 252"/>
                                <a:gd name="T20" fmla="*/ 37 w 197"/>
                                <a:gd name="T21" fmla="*/ 214 h 252"/>
                                <a:gd name="T22" fmla="*/ 49 w 197"/>
                                <a:gd name="T23" fmla="*/ 225 h 252"/>
                                <a:gd name="T24" fmla="*/ 66 w 197"/>
                                <a:gd name="T25" fmla="*/ 237 h 252"/>
                                <a:gd name="T26" fmla="*/ 85 w 197"/>
                                <a:gd name="T27" fmla="*/ 245 h 252"/>
                                <a:gd name="T28" fmla="*/ 104 w 197"/>
                                <a:gd name="T29" fmla="*/ 250 h 252"/>
                                <a:gd name="T30" fmla="*/ 125 w 197"/>
                                <a:gd name="T31" fmla="*/ 251 h 252"/>
                                <a:gd name="T32" fmla="*/ 143 w 197"/>
                                <a:gd name="T33" fmla="*/ 250 h 252"/>
                                <a:gd name="T34" fmla="*/ 163 w 197"/>
                                <a:gd name="T35" fmla="*/ 246 h 252"/>
                                <a:gd name="T36" fmla="*/ 181 w 197"/>
                                <a:gd name="T37" fmla="*/ 238 h 252"/>
                                <a:gd name="T38" fmla="*/ 199 w 197"/>
                                <a:gd name="T39" fmla="*/ 228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97" h="252">
                                  <a:moveTo>
                                    <a:pt x="199" y="228"/>
                                  </a:moveTo>
                                  <a:lnTo>
                                    <a:pt x="183" y="211"/>
                                  </a:lnTo>
                                  <a:lnTo>
                                    <a:pt x="165" y="221"/>
                                  </a:lnTo>
                                  <a:lnTo>
                                    <a:pt x="146" y="226"/>
                                  </a:lnTo>
                                  <a:lnTo>
                                    <a:pt x="125" y="228"/>
                                  </a:lnTo>
                                  <a:lnTo>
                                    <a:pt x="106" y="227"/>
                                  </a:lnTo>
                                  <a:lnTo>
                                    <a:pt x="87" y="221"/>
                                  </a:lnTo>
                                  <a:lnTo>
                                    <a:pt x="69" y="211"/>
                                  </a:lnTo>
                                  <a:lnTo>
                                    <a:pt x="53" y="198"/>
                                  </a:lnTo>
                                  <a:lnTo>
                                    <a:pt x="40" y="183"/>
                                  </a:lnTo>
                                  <a:lnTo>
                                    <a:pt x="37" y="214"/>
                                  </a:lnTo>
                                  <a:lnTo>
                                    <a:pt x="49" y="225"/>
                                  </a:lnTo>
                                  <a:lnTo>
                                    <a:pt x="66" y="237"/>
                                  </a:lnTo>
                                  <a:lnTo>
                                    <a:pt x="85" y="245"/>
                                  </a:lnTo>
                                  <a:lnTo>
                                    <a:pt x="104" y="250"/>
                                  </a:lnTo>
                                  <a:lnTo>
                                    <a:pt x="125" y="251"/>
                                  </a:lnTo>
                                  <a:lnTo>
                                    <a:pt x="143" y="250"/>
                                  </a:lnTo>
                                  <a:lnTo>
                                    <a:pt x="163" y="246"/>
                                  </a:lnTo>
                                  <a:lnTo>
                                    <a:pt x="181" y="238"/>
                                  </a:lnTo>
                                  <a:lnTo>
                                    <a:pt x="199" y="2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31"/>
                          <wps:cNvSpPr>
                            <a:spLocks/>
                          </wps:cNvSpPr>
                          <wps:spPr bwMode="auto">
                            <a:xfrm>
                              <a:off x="1437" y="81"/>
                              <a:ext cx="197" cy="252"/>
                            </a:xfrm>
                            <a:custGeom>
                              <a:avLst/>
                              <a:gdLst>
                                <a:gd name="T0" fmla="*/ 0 w 197"/>
                                <a:gd name="T1" fmla="*/ 125 h 252"/>
                                <a:gd name="T2" fmla="*/ 1 w 197"/>
                                <a:gd name="T3" fmla="*/ 142 h 252"/>
                                <a:gd name="T4" fmla="*/ 5 w 197"/>
                                <a:gd name="T5" fmla="*/ 162 h 252"/>
                                <a:gd name="T6" fmla="*/ 12 w 197"/>
                                <a:gd name="T7" fmla="*/ 181 h 252"/>
                                <a:gd name="T8" fmla="*/ 23 w 197"/>
                                <a:gd name="T9" fmla="*/ 198 h 252"/>
                                <a:gd name="T10" fmla="*/ 37 w 197"/>
                                <a:gd name="T11" fmla="*/ 214 h 252"/>
                                <a:gd name="T12" fmla="*/ 40 w 197"/>
                                <a:gd name="T13" fmla="*/ 183 h 252"/>
                                <a:gd name="T14" fmla="*/ 30 w 197"/>
                                <a:gd name="T15" fmla="*/ 165 h 252"/>
                                <a:gd name="T16" fmla="*/ 24 w 197"/>
                                <a:gd name="T17" fmla="*/ 146 h 252"/>
                                <a:gd name="T18" fmla="*/ 22 w 197"/>
                                <a:gd name="T19" fmla="*/ 125 h 252"/>
                                <a:gd name="T20" fmla="*/ 24 w 197"/>
                                <a:gd name="T21" fmla="*/ 106 h 252"/>
                                <a:gd name="T22" fmla="*/ 30 w 197"/>
                                <a:gd name="T23" fmla="*/ 87 h 252"/>
                                <a:gd name="T24" fmla="*/ 39 w 197"/>
                                <a:gd name="T25" fmla="*/ 69 h 252"/>
                                <a:gd name="T26" fmla="*/ 53 w 197"/>
                                <a:gd name="T27" fmla="*/ 52 h 252"/>
                                <a:gd name="T28" fmla="*/ 68 w 197"/>
                                <a:gd name="T29" fmla="*/ 40 h 252"/>
                                <a:gd name="T30" fmla="*/ 85 w 197"/>
                                <a:gd name="T31" fmla="*/ 30 h 252"/>
                                <a:gd name="T32" fmla="*/ 104 w 197"/>
                                <a:gd name="T33" fmla="*/ 24 h 252"/>
                                <a:gd name="T34" fmla="*/ 125 w 197"/>
                                <a:gd name="T35" fmla="*/ 22 h 252"/>
                                <a:gd name="T36" fmla="*/ 145 w 197"/>
                                <a:gd name="T37" fmla="*/ 24 h 252"/>
                                <a:gd name="T38" fmla="*/ 165 w 197"/>
                                <a:gd name="T39" fmla="*/ 29 h 252"/>
                                <a:gd name="T40" fmla="*/ 182 w 197"/>
                                <a:gd name="T41" fmla="*/ 39 h 252"/>
                                <a:gd name="T42" fmla="*/ 198 w 197"/>
                                <a:gd name="T43" fmla="*/ 52 h 252"/>
                                <a:gd name="T44" fmla="*/ 211 w 197"/>
                                <a:gd name="T45" fmla="*/ 68 h 252"/>
                                <a:gd name="T46" fmla="*/ 221 w 197"/>
                                <a:gd name="T47" fmla="*/ 85 h 252"/>
                                <a:gd name="T48" fmla="*/ 226 w 197"/>
                                <a:gd name="T49" fmla="*/ 104 h 252"/>
                                <a:gd name="T50" fmla="*/ 228 w 197"/>
                                <a:gd name="T51" fmla="*/ 125 h 252"/>
                                <a:gd name="T52" fmla="*/ 227 w 197"/>
                                <a:gd name="T53" fmla="*/ 145 h 252"/>
                                <a:gd name="T54" fmla="*/ 221 w 197"/>
                                <a:gd name="T55" fmla="*/ 164 h 252"/>
                                <a:gd name="T56" fmla="*/ 212 w 197"/>
                                <a:gd name="T57" fmla="*/ 182 h 252"/>
                                <a:gd name="T58" fmla="*/ 199 w 197"/>
                                <a:gd name="T59" fmla="*/ 197 h 252"/>
                                <a:gd name="T60" fmla="*/ 183 w 197"/>
                                <a:gd name="T61" fmla="*/ 211 h 252"/>
                                <a:gd name="T62" fmla="*/ 199 w 197"/>
                                <a:gd name="T63" fmla="*/ 228 h 252"/>
                                <a:gd name="T64" fmla="*/ 215 w 197"/>
                                <a:gd name="T65" fmla="*/ 214 h 252"/>
                                <a:gd name="T66" fmla="*/ 226 w 197"/>
                                <a:gd name="T67" fmla="*/ 202 h 252"/>
                                <a:gd name="T68" fmla="*/ 237 w 197"/>
                                <a:gd name="T69" fmla="*/ 185 h 252"/>
                                <a:gd name="T70" fmla="*/ 245 w 197"/>
                                <a:gd name="T71" fmla="*/ 167 h 252"/>
                                <a:gd name="T72" fmla="*/ 249 w 197"/>
                                <a:gd name="T73" fmla="*/ 147 h 252"/>
                                <a:gd name="T74" fmla="*/ 251 w 197"/>
                                <a:gd name="T75" fmla="*/ 125 h 252"/>
                                <a:gd name="T76" fmla="*/ 250 w 197"/>
                                <a:gd name="T77" fmla="*/ 108 h 252"/>
                                <a:gd name="T78" fmla="*/ 246 w 197"/>
                                <a:gd name="T79" fmla="*/ 88 h 252"/>
                                <a:gd name="T80" fmla="*/ 238 w 197"/>
                                <a:gd name="T81" fmla="*/ 69 h 252"/>
                                <a:gd name="T82" fmla="*/ 228 w 197"/>
                                <a:gd name="T83" fmla="*/ 52 h 252"/>
                                <a:gd name="T84" fmla="*/ 214 w 197"/>
                                <a:gd name="T85" fmla="*/ 36 h 252"/>
                                <a:gd name="T86" fmla="*/ 201 w 197"/>
                                <a:gd name="T87" fmla="*/ 25 h 252"/>
                                <a:gd name="T88" fmla="*/ 184 w 197"/>
                                <a:gd name="T89" fmla="*/ 14 h 252"/>
                                <a:gd name="T90" fmla="*/ 166 w 197"/>
                                <a:gd name="T91" fmla="*/ 6 h 252"/>
                                <a:gd name="T92" fmla="*/ 146 w 197"/>
                                <a:gd name="T93" fmla="*/ 1 h 252"/>
                                <a:gd name="T94" fmla="*/ 125 w 197"/>
                                <a:gd name="T95" fmla="*/ 0 h 252"/>
                                <a:gd name="T96" fmla="*/ 108 w 197"/>
                                <a:gd name="T97" fmla="*/ 0 h 252"/>
                                <a:gd name="T98" fmla="*/ 88 w 197"/>
                                <a:gd name="T99" fmla="*/ 5 h 252"/>
                                <a:gd name="T100" fmla="*/ 70 w 197"/>
                                <a:gd name="T101" fmla="*/ 12 h 252"/>
                                <a:gd name="T102" fmla="*/ 52 w 197"/>
                                <a:gd name="T103" fmla="*/ 22 h 252"/>
                                <a:gd name="T104" fmla="*/ 37 w 197"/>
                                <a:gd name="T105" fmla="*/ 36 h 252"/>
                                <a:gd name="T106" fmla="*/ 25 w 197"/>
                                <a:gd name="T107" fmla="*/ 50 h 252"/>
                                <a:gd name="T108" fmla="*/ 14 w 197"/>
                                <a:gd name="T109" fmla="*/ 67 h 252"/>
                                <a:gd name="T110" fmla="*/ 6 w 197"/>
                                <a:gd name="T111" fmla="*/ 85 h 252"/>
                                <a:gd name="T112" fmla="*/ 1 w 197"/>
                                <a:gd name="T113" fmla="*/ 105 h 252"/>
                                <a:gd name="T114" fmla="*/ 0 w 197"/>
                                <a:gd name="T115" fmla="*/ 12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97" h="252">
                                  <a:moveTo>
                                    <a:pt x="0" y="125"/>
                                  </a:moveTo>
                                  <a:lnTo>
                                    <a:pt x="1" y="142"/>
                                  </a:lnTo>
                                  <a:lnTo>
                                    <a:pt x="5" y="162"/>
                                  </a:lnTo>
                                  <a:lnTo>
                                    <a:pt x="12" y="181"/>
                                  </a:lnTo>
                                  <a:lnTo>
                                    <a:pt x="23" y="198"/>
                                  </a:lnTo>
                                  <a:lnTo>
                                    <a:pt x="37" y="214"/>
                                  </a:lnTo>
                                  <a:lnTo>
                                    <a:pt x="40" y="183"/>
                                  </a:lnTo>
                                  <a:lnTo>
                                    <a:pt x="30" y="165"/>
                                  </a:lnTo>
                                  <a:lnTo>
                                    <a:pt x="24" y="146"/>
                                  </a:lnTo>
                                  <a:lnTo>
                                    <a:pt x="22" y="125"/>
                                  </a:lnTo>
                                  <a:lnTo>
                                    <a:pt x="24" y="106"/>
                                  </a:lnTo>
                                  <a:lnTo>
                                    <a:pt x="30" y="87"/>
                                  </a:lnTo>
                                  <a:lnTo>
                                    <a:pt x="39" y="69"/>
                                  </a:lnTo>
                                  <a:lnTo>
                                    <a:pt x="53" y="52"/>
                                  </a:lnTo>
                                  <a:lnTo>
                                    <a:pt x="68" y="40"/>
                                  </a:lnTo>
                                  <a:lnTo>
                                    <a:pt x="85" y="30"/>
                                  </a:lnTo>
                                  <a:lnTo>
                                    <a:pt x="104" y="24"/>
                                  </a:lnTo>
                                  <a:lnTo>
                                    <a:pt x="125" y="22"/>
                                  </a:lnTo>
                                  <a:lnTo>
                                    <a:pt x="145" y="24"/>
                                  </a:lnTo>
                                  <a:lnTo>
                                    <a:pt x="165" y="29"/>
                                  </a:lnTo>
                                  <a:lnTo>
                                    <a:pt x="182" y="39"/>
                                  </a:lnTo>
                                  <a:lnTo>
                                    <a:pt x="198" y="52"/>
                                  </a:lnTo>
                                  <a:lnTo>
                                    <a:pt x="211" y="68"/>
                                  </a:lnTo>
                                  <a:lnTo>
                                    <a:pt x="221" y="85"/>
                                  </a:lnTo>
                                  <a:lnTo>
                                    <a:pt x="226" y="104"/>
                                  </a:lnTo>
                                  <a:lnTo>
                                    <a:pt x="228" y="125"/>
                                  </a:lnTo>
                                  <a:lnTo>
                                    <a:pt x="227" y="145"/>
                                  </a:lnTo>
                                  <a:lnTo>
                                    <a:pt x="221" y="164"/>
                                  </a:lnTo>
                                  <a:lnTo>
                                    <a:pt x="212" y="182"/>
                                  </a:lnTo>
                                  <a:lnTo>
                                    <a:pt x="199" y="197"/>
                                  </a:lnTo>
                                  <a:lnTo>
                                    <a:pt x="183" y="211"/>
                                  </a:lnTo>
                                  <a:lnTo>
                                    <a:pt x="199" y="228"/>
                                  </a:lnTo>
                                  <a:lnTo>
                                    <a:pt x="215" y="214"/>
                                  </a:lnTo>
                                  <a:lnTo>
                                    <a:pt x="226" y="202"/>
                                  </a:lnTo>
                                  <a:lnTo>
                                    <a:pt x="237" y="185"/>
                                  </a:lnTo>
                                  <a:lnTo>
                                    <a:pt x="245" y="167"/>
                                  </a:lnTo>
                                  <a:lnTo>
                                    <a:pt x="249" y="147"/>
                                  </a:lnTo>
                                  <a:lnTo>
                                    <a:pt x="251" y="125"/>
                                  </a:lnTo>
                                  <a:lnTo>
                                    <a:pt x="250" y="108"/>
                                  </a:lnTo>
                                  <a:lnTo>
                                    <a:pt x="246" y="88"/>
                                  </a:lnTo>
                                  <a:lnTo>
                                    <a:pt x="238" y="69"/>
                                  </a:lnTo>
                                  <a:lnTo>
                                    <a:pt x="228" y="52"/>
                                  </a:lnTo>
                                  <a:lnTo>
                                    <a:pt x="214" y="36"/>
                                  </a:lnTo>
                                  <a:lnTo>
                                    <a:pt x="201" y="25"/>
                                  </a:lnTo>
                                  <a:lnTo>
                                    <a:pt x="184" y="14"/>
                                  </a:lnTo>
                                  <a:lnTo>
                                    <a:pt x="166" y="6"/>
                                  </a:lnTo>
                                  <a:lnTo>
                                    <a:pt x="146" y="1"/>
                                  </a:lnTo>
                                  <a:lnTo>
                                    <a:pt x="125" y="0"/>
                                  </a:lnTo>
                                  <a:lnTo>
                                    <a:pt x="108" y="0"/>
                                  </a:lnTo>
                                  <a:lnTo>
                                    <a:pt x="88" y="5"/>
                                  </a:lnTo>
                                  <a:lnTo>
                                    <a:pt x="70" y="12"/>
                                  </a:lnTo>
                                  <a:lnTo>
                                    <a:pt x="52" y="22"/>
                                  </a:lnTo>
                                  <a:lnTo>
                                    <a:pt x="37" y="36"/>
                                  </a:lnTo>
                                  <a:lnTo>
                                    <a:pt x="25" y="50"/>
                                  </a:lnTo>
                                  <a:lnTo>
                                    <a:pt x="14" y="67"/>
                                  </a:lnTo>
                                  <a:lnTo>
                                    <a:pt x="6" y="85"/>
                                  </a:lnTo>
                                  <a:lnTo>
                                    <a:pt x="1" y="105"/>
                                  </a:lnTo>
                                  <a:lnTo>
                                    <a:pt x="0"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0" name="Freeform 32"/>
                        <wps:cNvSpPr>
                          <a:spLocks/>
                        </wps:cNvSpPr>
                        <wps:spPr bwMode="auto">
                          <a:xfrm>
                            <a:off x="1924" y="85"/>
                            <a:ext cx="173" cy="173"/>
                          </a:xfrm>
                          <a:custGeom>
                            <a:avLst/>
                            <a:gdLst>
                              <a:gd name="T0" fmla="*/ 86 w 173"/>
                              <a:gd name="T1" fmla="*/ 0 h 173"/>
                              <a:gd name="T2" fmla="*/ 83 w 173"/>
                              <a:gd name="T3" fmla="*/ 0 h 173"/>
                              <a:gd name="T4" fmla="*/ 61 w 173"/>
                              <a:gd name="T5" fmla="*/ 3 h 173"/>
                              <a:gd name="T6" fmla="*/ 41 w 173"/>
                              <a:gd name="T7" fmla="*/ 12 h 173"/>
                              <a:gd name="T8" fmla="*/ 24 w 173"/>
                              <a:gd name="T9" fmla="*/ 26 h 173"/>
                              <a:gd name="T10" fmla="*/ 11 w 173"/>
                              <a:gd name="T11" fmla="*/ 43 h 173"/>
                              <a:gd name="T12" fmla="*/ 2 w 173"/>
                              <a:gd name="T13" fmla="*/ 63 h 173"/>
                              <a:gd name="T14" fmla="*/ 0 w 173"/>
                              <a:gd name="T15" fmla="*/ 86 h 173"/>
                              <a:gd name="T16" fmla="*/ 0 w 173"/>
                              <a:gd name="T17" fmla="*/ 89 h 173"/>
                              <a:gd name="T18" fmla="*/ 3 w 173"/>
                              <a:gd name="T19" fmla="*/ 111 h 173"/>
                              <a:gd name="T20" fmla="*/ 12 w 173"/>
                              <a:gd name="T21" fmla="*/ 131 h 173"/>
                              <a:gd name="T22" fmla="*/ 26 w 173"/>
                              <a:gd name="T23" fmla="*/ 148 h 173"/>
                              <a:gd name="T24" fmla="*/ 43 w 173"/>
                              <a:gd name="T25" fmla="*/ 161 h 173"/>
                              <a:gd name="T26" fmla="*/ 63 w 173"/>
                              <a:gd name="T27" fmla="*/ 169 h 173"/>
                              <a:gd name="T28" fmla="*/ 86 w 173"/>
                              <a:gd name="T29" fmla="*/ 172 h 173"/>
                              <a:gd name="T30" fmla="*/ 89 w 173"/>
                              <a:gd name="T31" fmla="*/ 172 h 173"/>
                              <a:gd name="T32" fmla="*/ 111 w 173"/>
                              <a:gd name="T33" fmla="*/ 169 h 173"/>
                              <a:gd name="T34" fmla="*/ 131 w 173"/>
                              <a:gd name="T35" fmla="*/ 160 h 173"/>
                              <a:gd name="T36" fmla="*/ 148 w 173"/>
                              <a:gd name="T37" fmla="*/ 146 h 173"/>
                              <a:gd name="T38" fmla="*/ 161 w 173"/>
                              <a:gd name="T39" fmla="*/ 129 h 173"/>
                              <a:gd name="T40" fmla="*/ 169 w 173"/>
                              <a:gd name="T41" fmla="*/ 108 h 173"/>
                              <a:gd name="T42" fmla="*/ 172 w 173"/>
                              <a:gd name="T43" fmla="*/ 86 h 173"/>
                              <a:gd name="T44" fmla="*/ 172 w 173"/>
                              <a:gd name="T45" fmla="*/ 83 h 173"/>
                              <a:gd name="T46" fmla="*/ 169 w 173"/>
                              <a:gd name="T47" fmla="*/ 61 h 173"/>
                              <a:gd name="T48" fmla="*/ 160 w 173"/>
                              <a:gd name="T49" fmla="*/ 41 h 173"/>
                              <a:gd name="T50" fmla="*/ 146 w 173"/>
                              <a:gd name="T51" fmla="*/ 24 h 173"/>
                              <a:gd name="T52" fmla="*/ 129 w 173"/>
                              <a:gd name="T53" fmla="*/ 11 h 173"/>
                              <a:gd name="T54" fmla="*/ 109 w 173"/>
                              <a:gd name="T55" fmla="*/ 2 h 173"/>
                              <a:gd name="T56" fmla="*/ 86 w 173"/>
                              <a:gd name="T57" fmla="*/ 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73" h="173">
                                <a:moveTo>
                                  <a:pt x="86" y="0"/>
                                </a:moveTo>
                                <a:lnTo>
                                  <a:pt x="83" y="0"/>
                                </a:lnTo>
                                <a:lnTo>
                                  <a:pt x="61" y="3"/>
                                </a:lnTo>
                                <a:lnTo>
                                  <a:pt x="41" y="12"/>
                                </a:lnTo>
                                <a:lnTo>
                                  <a:pt x="24" y="26"/>
                                </a:lnTo>
                                <a:lnTo>
                                  <a:pt x="11" y="43"/>
                                </a:lnTo>
                                <a:lnTo>
                                  <a:pt x="2" y="63"/>
                                </a:lnTo>
                                <a:lnTo>
                                  <a:pt x="0" y="86"/>
                                </a:lnTo>
                                <a:lnTo>
                                  <a:pt x="0" y="89"/>
                                </a:lnTo>
                                <a:lnTo>
                                  <a:pt x="3" y="111"/>
                                </a:lnTo>
                                <a:lnTo>
                                  <a:pt x="12" y="131"/>
                                </a:lnTo>
                                <a:lnTo>
                                  <a:pt x="26" y="148"/>
                                </a:lnTo>
                                <a:lnTo>
                                  <a:pt x="43" y="161"/>
                                </a:lnTo>
                                <a:lnTo>
                                  <a:pt x="63" y="169"/>
                                </a:lnTo>
                                <a:lnTo>
                                  <a:pt x="86" y="172"/>
                                </a:lnTo>
                                <a:lnTo>
                                  <a:pt x="89" y="172"/>
                                </a:lnTo>
                                <a:lnTo>
                                  <a:pt x="111" y="169"/>
                                </a:lnTo>
                                <a:lnTo>
                                  <a:pt x="131" y="160"/>
                                </a:lnTo>
                                <a:lnTo>
                                  <a:pt x="148" y="146"/>
                                </a:lnTo>
                                <a:lnTo>
                                  <a:pt x="161" y="129"/>
                                </a:lnTo>
                                <a:lnTo>
                                  <a:pt x="169" y="108"/>
                                </a:lnTo>
                                <a:lnTo>
                                  <a:pt x="172" y="86"/>
                                </a:lnTo>
                                <a:lnTo>
                                  <a:pt x="172" y="83"/>
                                </a:lnTo>
                                <a:lnTo>
                                  <a:pt x="169" y="61"/>
                                </a:lnTo>
                                <a:lnTo>
                                  <a:pt x="160" y="41"/>
                                </a:lnTo>
                                <a:lnTo>
                                  <a:pt x="146" y="24"/>
                                </a:lnTo>
                                <a:lnTo>
                                  <a:pt x="129" y="11"/>
                                </a:lnTo>
                                <a:lnTo>
                                  <a:pt x="109" y="2"/>
                                </a:lnTo>
                                <a:lnTo>
                                  <a:pt x="8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33"/>
                        <wps:cNvSpPr>
                          <a:spLocks/>
                        </wps:cNvSpPr>
                        <wps:spPr bwMode="auto">
                          <a:xfrm>
                            <a:off x="1985" y="141"/>
                            <a:ext cx="51" cy="89"/>
                          </a:xfrm>
                          <a:custGeom>
                            <a:avLst/>
                            <a:gdLst>
                              <a:gd name="T0" fmla="*/ 10 w 51"/>
                              <a:gd name="T1" fmla="*/ 89 h 89"/>
                              <a:gd name="T2" fmla="*/ 39 w 51"/>
                              <a:gd name="T3" fmla="*/ 89 h 89"/>
                              <a:gd name="T4" fmla="*/ 39 w 51"/>
                              <a:gd name="T5" fmla="*/ 44 h 89"/>
                              <a:gd name="T6" fmla="*/ 50 w 51"/>
                              <a:gd name="T7" fmla="*/ 44 h 89"/>
                              <a:gd name="T8" fmla="*/ 50 w 51"/>
                              <a:gd name="T9" fmla="*/ 6 h 89"/>
                              <a:gd name="T10" fmla="*/ 47 w 51"/>
                              <a:gd name="T11" fmla="*/ 0 h 89"/>
                              <a:gd name="T12" fmla="*/ 6 w 51"/>
                              <a:gd name="T13" fmla="*/ 0 h 89"/>
                              <a:gd name="T14" fmla="*/ 0 w 51"/>
                              <a:gd name="T15" fmla="*/ 2 h 89"/>
                              <a:gd name="T16" fmla="*/ 0 w 51"/>
                              <a:gd name="T17" fmla="*/ 44 h 89"/>
                              <a:gd name="T18" fmla="*/ 10 w 51"/>
                              <a:gd name="T19" fmla="*/ 44 h 89"/>
                              <a:gd name="T20" fmla="*/ 10 w 51"/>
                              <a:gd name="T21" fmla="*/ 89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1" h="89">
                                <a:moveTo>
                                  <a:pt x="10" y="89"/>
                                </a:moveTo>
                                <a:lnTo>
                                  <a:pt x="39" y="89"/>
                                </a:lnTo>
                                <a:lnTo>
                                  <a:pt x="39" y="44"/>
                                </a:lnTo>
                                <a:lnTo>
                                  <a:pt x="50" y="44"/>
                                </a:lnTo>
                                <a:lnTo>
                                  <a:pt x="50" y="6"/>
                                </a:lnTo>
                                <a:lnTo>
                                  <a:pt x="47" y="0"/>
                                </a:lnTo>
                                <a:lnTo>
                                  <a:pt x="6" y="0"/>
                                </a:lnTo>
                                <a:lnTo>
                                  <a:pt x="0" y="2"/>
                                </a:lnTo>
                                <a:lnTo>
                                  <a:pt x="0" y="44"/>
                                </a:lnTo>
                                <a:lnTo>
                                  <a:pt x="10" y="44"/>
                                </a:lnTo>
                                <a:lnTo>
                                  <a:pt x="1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34"/>
                        <wps:cNvSpPr>
                          <a:spLocks/>
                        </wps:cNvSpPr>
                        <wps:spPr bwMode="auto">
                          <a:xfrm>
                            <a:off x="1997" y="109"/>
                            <a:ext cx="27" cy="27"/>
                          </a:xfrm>
                          <a:custGeom>
                            <a:avLst/>
                            <a:gdLst>
                              <a:gd name="T0" fmla="*/ 13 w 27"/>
                              <a:gd name="T1" fmla="*/ 0 h 27"/>
                              <a:gd name="T2" fmla="*/ 5 w 27"/>
                              <a:gd name="T3" fmla="*/ 0 h 27"/>
                              <a:gd name="T4" fmla="*/ 0 w 27"/>
                              <a:gd name="T5" fmla="*/ 5 h 27"/>
                              <a:gd name="T6" fmla="*/ 0 w 27"/>
                              <a:gd name="T7" fmla="*/ 20 h 27"/>
                              <a:gd name="T8" fmla="*/ 5 w 27"/>
                              <a:gd name="T9" fmla="*/ 26 h 27"/>
                              <a:gd name="T10" fmla="*/ 20 w 27"/>
                              <a:gd name="T11" fmla="*/ 26 h 27"/>
                              <a:gd name="T12" fmla="*/ 26 w 27"/>
                              <a:gd name="T13" fmla="*/ 20 h 27"/>
                              <a:gd name="T14" fmla="*/ 26 w 27"/>
                              <a:gd name="T15" fmla="*/ 5 h 27"/>
                              <a:gd name="T16" fmla="*/ 20 w 27"/>
                              <a:gd name="T17" fmla="*/ 0 h 27"/>
                              <a:gd name="T18" fmla="*/ 13 w 27"/>
                              <a:gd name="T19"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 h="27">
                                <a:moveTo>
                                  <a:pt x="13" y="0"/>
                                </a:moveTo>
                                <a:lnTo>
                                  <a:pt x="5" y="0"/>
                                </a:lnTo>
                                <a:lnTo>
                                  <a:pt x="0" y="5"/>
                                </a:lnTo>
                                <a:lnTo>
                                  <a:pt x="0" y="20"/>
                                </a:lnTo>
                                <a:lnTo>
                                  <a:pt x="5" y="26"/>
                                </a:lnTo>
                                <a:lnTo>
                                  <a:pt x="20" y="26"/>
                                </a:lnTo>
                                <a:lnTo>
                                  <a:pt x="26" y="20"/>
                                </a:lnTo>
                                <a:lnTo>
                                  <a:pt x="26" y="5"/>
                                </a:lnTo>
                                <a:lnTo>
                                  <a:pt x="20" y="0"/>
                                </a:lnTo>
                                <a:lnTo>
                                  <a:pt x="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3" name="Group 35"/>
                        <wpg:cNvGrpSpPr>
                          <a:grpSpLocks/>
                        </wpg:cNvGrpSpPr>
                        <wpg:grpSpPr bwMode="auto">
                          <a:xfrm>
                            <a:off x="1917" y="76"/>
                            <a:ext cx="114" cy="187"/>
                            <a:chOff x="1917" y="76"/>
                            <a:chExt cx="114" cy="187"/>
                          </a:xfrm>
                        </wpg:grpSpPr>
                        <wps:wsp>
                          <wps:cNvPr id="24" name="Freeform 36"/>
                          <wps:cNvSpPr>
                            <a:spLocks/>
                          </wps:cNvSpPr>
                          <wps:spPr bwMode="auto">
                            <a:xfrm>
                              <a:off x="1917" y="76"/>
                              <a:ext cx="114" cy="187"/>
                            </a:xfrm>
                            <a:custGeom>
                              <a:avLst/>
                              <a:gdLst>
                                <a:gd name="T0" fmla="*/ 93 w 114"/>
                                <a:gd name="T1" fmla="*/ 169 h 187"/>
                                <a:gd name="T2" fmla="*/ 73 w 114"/>
                                <a:gd name="T3" fmla="*/ 166 h 187"/>
                                <a:gd name="T4" fmla="*/ 54 w 114"/>
                                <a:gd name="T5" fmla="*/ 159 h 187"/>
                                <a:gd name="T6" fmla="*/ 39 w 114"/>
                                <a:gd name="T7" fmla="*/ 146 h 187"/>
                                <a:gd name="T8" fmla="*/ 26 w 114"/>
                                <a:gd name="T9" fmla="*/ 130 h 187"/>
                                <a:gd name="T10" fmla="*/ 19 w 114"/>
                                <a:gd name="T11" fmla="*/ 150 h 187"/>
                                <a:gd name="T12" fmla="*/ 27 w 114"/>
                                <a:gd name="T13" fmla="*/ 159 h 187"/>
                                <a:gd name="T14" fmla="*/ 43 w 114"/>
                                <a:gd name="T15" fmla="*/ 172 h 187"/>
                                <a:gd name="T16" fmla="*/ 61 w 114"/>
                                <a:gd name="T17" fmla="*/ 181 h 187"/>
                                <a:gd name="T18" fmla="*/ 81 w 114"/>
                                <a:gd name="T19" fmla="*/ 185 h 187"/>
                                <a:gd name="T20" fmla="*/ 93 w 114"/>
                                <a:gd name="T21" fmla="*/ 186 h 187"/>
                                <a:gd name="T22" fmla="*/ 113 w 114"/>
                                <a:gd name="T23" fmla="*/ 184 h 187"/>
                                <a:gd name="T24" fmla="*/ 112 w 114"/>
                                <a:gd name="T25" fmla="*/ 167 h 187"/>
                                <a:gd name="T26" fmla="*/ 93 w 114"/>
                                <a:gd name="T27" fmla="*/ 16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4" h="187">
                                  <a:moveTo>
                                    <a:pt x="93" y="169"/>
                                  </a:moveTo>
                                  <a:lnTo>
                                    <a:pt x="73" y="166"/>
                                  </a:lnTo>
                                  <a:lnTo>
                                    <a:pt x="54" y="159"/>
                                  </a:lnTo>
                                  <a:lnTo>
                                    <a:pt x="39" y="146"/>
                                  </a:lnTo>
                                  <a:lnTo>
                                    <a:pt x="26" y="130"/>
                                  </a:lnTo>
                                  <a:lnTo>
                                    <a:pt x="19" y="150"/>
                                  </a:lnTo>
                                  <a:lnTo>
                                    <a:pt x="27" y="159"/>
                                  </a:lnTo>
                                  <a:lnTo>
                                    <a:pt x="43" y="172"/>
                                  </a:lnTo>
                                  <a:lnTo>
                                    <a:pt x="61" y="181"/>
                                  </a:lnTo>
                                  <a:lnTo>
                                    <a:pt x="81" y="185"/>
                                  </a:lnTo>
                                  <a:lnTo>
                                    <a:pt x="93" y="186"/>
                                  </a:lnTo>
                                  <a:lnTo>
                                    <a:pt x="113" y="184"/>
                                  </a:lnTo>
                                  <a:lnTo>
                                    <a:pt x="112" y="167"/>
                                  </a:lnTo>
                                  <a:lnTo>
                                    <a:pt x="93" y="1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37"/>
                          <wps:cNvSpPr>
                            <a:spLocks/>
                          </wps:cNvSpPr>
                          <wps:spPr bwMode="auto">
                            <a:xfrm>
                              <a:off x="1917" y="76"/>
                              <a:ext cx="114" cy="187"/>
                            </a:xfrm>
                            <a:custGeom>
                              <a:avLst/>
                              <a:gdLst>
                                <a:gd name="T0" fmla="*/ 19 w 114"/>
                                <a:gd name="T1" fmla="*/ 150 h 187"/>
                                <a:gd name="T2" fmla="*/ 26 w 114"/>
                                <a:gd name="T3" fmla="*/ 130 h 187"/>
                                <a:gd name="T4" fmla="*/ 19 w 114"/>
                                <a:gd name="T5" fmla="*/ 111 h 187"/>
                                <a:gd name="T6" fmla="*/ 16 w 114"/>
                                <a:gd name="T7" fmla="*/ 93 h 187"/>
                                <a:gd name="T8" fmla="*/ 19 w 114"/>
                                <a:gd name="T9" fmla="*/ 73 h 187"/>
                                <a:gd name="T10" fmla="*/ 27 w 114"/>
                                <a:gd name="T11" fmla="*/ 54 h 187"/>
                                <a:gd name="T12" fmla="*/ 39 w 114"/>
                                <a:gd name="T13" fmla="*/ 39 h 187"/>
                                <a:gd name="T14" fmla="*/ 55 w 114"/>
                                <a:gd name="T15" fmla="*/ 26 h 187"/>
                                <a:gd name="T16" fmla="*/ 74 w 114"/>
                                <a:gd name="T17" fmla="*/ 18 h 187"/>
                                <a:gd name="T18" fmla="*/ 93 w 114"/>
                                <a:gd name="T19" fmla="*/ 16 h 187"/>
                                <a:gd name="T20" fmla="*/ 114 w 114"/>
                                <a:gd name="T21" fmla="*/ 19 h 187"/>
                                <a:gd name="T22" fmla="*/ 132 w 114"/>
                                <a:gd name="T23" fmla="*/ 27 h 187"/>
                                <a:gd name="T24" fmla="*/ 147 w 114"/>
                                <a:gd name="T25" fmla="*/ 39 h 187"/>
                                <a:gd name="T26" fmla="*/ 160 w 114"/>
                                <a:gd name="T27" fmla="*/ 55 h 187"/>
                                <a:gd name="T28" fmla="*/ 167 w 114"/>
                                <a:gd name="T29" fmla="*/ 74 h 187"/>
                                <a:gd name="T30" fmla="*/ 169 w 114"/>
                                <a:gd name="T31" fmla="*/ 93 h 187"/>
                                <a:gd name="T32" fmla="*/ 167 w 114"/>
                                <a:gd name="T33" fmla="*/ 114 h 187"/>
                                <a:gd name="T34" fmla="*/ 159 w 114"/>
                                <a:gd name="T35" fmla="*/ 132 h 187"/>
                                <a:gd name="T36" fmla="*/ 147 w 114"/>
                                <a:gd name="T37" fmla="*/ 146 h 187"/>
                                <a:gd name="T38" fmla="*/ 131 w 114"/>
                                <a:gd name="T39" fmla="*/ 159 h 187"/>
                                <a:gd name="T40" fmla="*/ 112 w 114"/>
                                <a:gd name="T41" fmla="*/ 167 h 187"/>
                                <a:gd name="T42" fmla="*/ 113 w 114"/>
                                <a:gd name="T43" fmla="*/ 184 h 187"/>
                                <a:gd name="T44" fmla="*/ 132 w 114"/>
                                <a:gd name="T45" fmla="*/ 178 h 187"/>
                                <a:gd name="T46" fmla="*/ 150 w 114"/>
                                <a:gd name="T47" fmla="*/ 167 h 187"/>
                                <a:gd name="T48" fmla="*/ 159 w 114"/>
                                <a:gd name="T49" fmla="*/ 158 h 187"/>
                                <a:gd name="T50" fmla="*/ 172 w 114"/>
                                <a:gd name="T51" fmla="*/ 142 h 187"/>
                                <a:gd name="T52" fmla="*/ 181 w 114"/>
                                <a:gd name="T53" fmla="*/ 124 h 187"/>
                                <a:gd name="T54" fmla="*/ 186 w 114"/>
                                <a:gd name="T55" fmla="*/ 104 h 187"/>
                                <a:gd name="T56" fmla="*/ 186 w 114"/>
                                <a:gd name="T57" fmla="*/ 93 h 187"/>
                                <a:gd name="T58" fmla="*/ 184 w 114"/>
                                <a:gd name="T59" fmla="*/ 72 h 187"/>
                                <a:gd name="T60" fmla="*/ 178 w 114"/>
                                <a:gd name="T61" fmla="*/ 53 h 187"/>
                                <a:gd name="T62" fmla="*/ 167 w 114"/>
                                <a:gd name="T63" fmla="*/ 36 h 187"/>
                                <a:gd name="T64" fmla="*/ 159 w 114"/>
                                <a:gd name="T65" fmla="*/ 27 h 187"/>
                                <a:gd name="T66" fmla="*/ 143 w 114"/>
                                <a:gd name="T67" fmla="*/ 14 h 187"/>
                                <a:gd name="T68" fmla="*/ 125 w 114"/>
                                <a:gd name="T69" fmla="*/ 5 h 187"/>
                                <a:gd name="T70" fmla="*/ 105 w 114"/>
                                <a:gd name="T71" fmla="*/ 0 h 187"/>
                                <a:gd name="T72" fmla="*/ 93 w 114"/>
                                <a:gd name="T73" fmla="*/ 0 h 187"/>
                                <a:gd name="T74" fmla="*/ 72 w 114"/>
                                <a:gd name="T75" fmla="*/ 2 h 187"/>
                                <a:gd name="T76" fmla="*/ 53 w 114"/>
                                <a:gd name="T77" fmla="*/ 8 h 187"/>
                                <a:gd name="T78" fmla="*/ 36 w 114"/>
                                <a:gd name="T79" fmla="*/ 19 h 187"/>
                                <a:gd name="T80" fmla="*/ 27 w 114"/>
                                <a:gd name="T81" fmla="*/ 27 h 187"/>
                                <a:gd name="T82" fmla="*/ 14 w 114"/>
                                <a:gd name="T83" fmla="*/ 43 h 187"/>
                                <a:gd name="T84" fmla="*/ 5 w 114"/>
                                <a:gd name="T85" fmla="*/ 61 h 187"/>
                                <a:gd name="T86" fmla="*/ 0 w 114"/>
                                <a:gd name="T87" fmla="*/ 81 h 187"/>
                                <a:gd name="T88" fmla="*/ 0 w 114"/>
                                <a:gd name="T89" fmla="*/ 93 h 187"/>
                                <a:gd name="T90" fmla="*/ 2 w 114"/>
                                <a:gd name="T91" fmla="*/ 113 h 187"/>
                                <a:gd name="T92" fmla="*/ 8 w 114"/>
                                <a:gd name="T93" fmla="*/ 132 h 187"/>
                                <a:gd name="T94" fmla="*/ 19 w 114"/>
                                <a:gd name="T95" fmla="*/ 150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87">
                                  <a:moveTo>
                                    <a:pt x="19" y="150"/>
                                  </a:moveTo>
                                  <a:lnTo>
                                    <a:pt x="26" y="130"/>
                                  </a:lnTo>
                                  <a:lnTo>
                                    <a:pt x="19" y="111"/>
                                  </a:lnTo>
                                  <a:lnTo>
                                    <a:pt x="16" y="93"/>
                                  </a:lnTo>
                                  <a:lnTo>
                                    <a:pt x="19" y="73"/>
                                  </a:lnTo>
                                  <a:lnTo>
                                    <a:pt x="27" y="54"/>
                                  </a:lnTo>
                                  <a:lnTo>
                                    <a:pt x="39" y="39"/>
                                  </a:lnTo>
                                  <a:lnTo>
                                    <a:pt x="55" y="26"/>
                                  </a:lnTo>
                                  <a:lnTo>
                                    <a:pt x="74" y="18"/>
                                  </a:lnTo>
                                  <a:lnTo>
                                    <a:pt x="93" y="16"/>
                                  </a:lnTo>
                                  <a:lnTo>
                                    <a:pt x="114" y="19"/>
                                  </a:lnTo>
                                  <a:lnTo>
                                    <a:pt x="132" y="27"/>
                                  </a:lnTo>
                                  <a:lnTo>
                                    <a:pt x="147" y="39"/>
                                  </a:lnTo>
                                  <a:lnTo>
                                    <a:pt x="160" y="55"/>
                                  </a:lnTo>
                                  <a:lnTo>
                                    <a:pt x="167" y="74"/>
                                  </a:lnTo>
                                  <a:lnTo>
                                    <a:pt x="169" y="93"/>
                                  </a:lnTo>
                                  <a:lnTo>
                                    <a:pt x="167" y="114"/>
                                  </a:lnTo>
                                  <a:lnTo>
                                    <a:pt x="159" y="132"/>
                                  </a:lnTo>
                                  <a:lnTo>
                                    <a:pt x="147" y="146"/>
                                  </a:lnTo>
                                  <a:lnTo>
                                    <a:pt x="131" y="159"/>
                                  </a:lnTo>
                                  <a:lnTo>
                                    <a:pt x="112" y="167"/>
                                  </a:lnTo>
                                  <a:lnTo>
                                    <a:pt x="113" y="184"/>
                                  </a:lnTo>
                                  <a:lnTo>
                                    <a:pt x="132" y="178"/>
                                  </a:lnTo>
                                  <a:lnTo>
                                    <a:pt x="150" y="167"/>
                                  </a:lnTo>
                                  <a:lnTo>
                                    <a:pt x="159" y="158"/>
                                  </a:lnTo>
                                  <a:lnTo>
                                    <a:pt x="172" y="142"/>
                                  </a:lnTo>
                                  <a:lnTo>
                                    <a:pt x="181" y="124"/>
                                  </a:lnTo>
                                  <a:lnTo>
                                    <a:pt x="186" y="104"/>
                                  </a:lnTo>
                                  <a:lnTo>
                                    <a:pt x="186" y="93"/>
                                  </a:lnTo>
                                  <a:lnTo>
                                    <a:pt x="184" y="72"/>
                                  </a:lnTo>
                                  <a:lnTo>
                                    <a:pt x="178" y="53"/>
                                  </a:lnTo>
                                  <a:lnTo>
                                    <a:pt x="167" y="36"/>
                                  </a:lnTo>
                                  <a:lnTo>
                                    <a:pt x="159" y="27"/>
                                  </a:lnTo>
                                  <a:lnTo>
                                    <a:pt x="143" y="14"/>
                                  </a:lnTo>
                                  <a:lnTo>
                                    <a:pt x="125" y="5"/>
                                  </a:lnTo>
                                  <a:lnTo>
                                    <a:pt x="105" y="0"/>
                                  </a:lnTo>
                                  <a:lnTo>
                                    <a:pt x="93" y="0"/>
                                  </a:lnTo>
                                  <a:lnTo>
                                    <a:pt x="72" y="2"/>
                                  </a:lnTo>
                                  <a:lnTo>
                                    <a:pt x="53" y="8"/>
                                  </a:lnTo>
                                  <a:lnTo>
                                    <a:pt x="36" y="19"/>
                                  </a:lnTo>
                                  <a:lnTo>
                                    <a:pt x="27" y="27"/>
                                  </a:lnTo>
                                  <a:lnTo>
                                    <a:pt x="14" y="43"/>
                                  </a:lnTo>
                                  <a:lnTo>
                                    <a:pt x="5" y="61"/>
                                  </a:lnTo>
                                  <a:lnTo>
                                    <a:pt x="0" y="81"/>
                                  </a:lnTo>
                                  <a:lnTo>
                                    <a:pt x="0" y="93"/>
                                  </a:lnTo>
                                  <a:lnTo>
                                    <a:pt x="2" y="113"/>
                                  </a:lnTo>
                                  <a:lnTo>
                                    <a:pt x="8" y="132"/>
                                  </a:lnTo>
                                  <a:lnTo>
                                    <a:pt x="19"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D86702A" id="Group 17" o:spid="_x0000_s1026" style="position:absolute;margin-left:69.35pt;margin-top:1.95pt;width:49.3pt;height:17.9pt;z-index:-251659776;mso-position-horizontal-relative:page" coordorigin="1387,39" coordsize="98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" o:allowincell="f">
                <v:shape id="Freeform 18" o:spid="_x0000_s1027" style="position:absolute;left:1399;top:53;width:959;height:328;visibility:visible;mso-wrap-style:square;v-text-anchor:top" coordsize="959,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" path="m958,327l959,27,959,,948,1r-13,l23,,1,,,12,,327r958,xe" fillcolor="#aeaeae" stroked="f">
                  <v:path arrowok="t" o:connecttype="custom" o:connectlocs="958,327;959,27;959,0;948,1;935,1;23,0;1,0;0,12;0,327;958,327" o:connectangles="0,0,0,0,0,0,0,0,0,0"/>
                </v:shape>
                <v:group id="Group 19" o:spid="_x0000_s1028" style="position:absolute;left:1397;top:49;width:966;height:338" coordorigin="1397,49"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20" o:spid="_x0000_s1029" style="position:absolute;left:1397;top:49;width:966;height:338;visibility:visible;mso-wrap-style:square;v-text-anchor:top"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" path="m4,337r957,l965,336,965,8,957,,18,,12,8r941,l957,12r,225l290,237r-11,17l266,270r-16,13l232,294r-19,9l193,308r-22,3l165,311r-21,-2l123,305r-20,-8l85,286,4,337xe" fillcolor="black" stroked="f">
                    <v:path arrowok="t" o:connecttype="custom" o:connectlocs="4,337;961,337;965,336;965,8;957,0;18,0;12,8;953,8;957,12;957,237;290,237;279,254;266,270;250,283;232,294;213,303;193,308;171,311;165,311;144,309;123,305;103,297;85,286;4,337" o:connectangles="0,0,0,0,0,0,0,0,0,0,0,0,0,0,0,0,0,0,0,0,0,0,0,0"/>
                  </v:shape>
                  <v:shape id="Freeform 21" o:spid="_x0000_s1030" style="position:absolute;left:1397;top:49;width:966;height:338;visibility:visible;mso-wrap-style:square;v-text-anchor:top"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" path="m8,157l8,12,12,8,18,,8,,,8,,333r1,4l4,337,85,286,69,274,55,259,43,242r-3,-5l8,237r,-80xe" fillcolor="black" stroked="f">
                    <v:path arrowok="t" o:connecttype="custom" o:connectlocs="8,157;8,12;12,8;18,0;8,0;0,8;0,333;1,337;4,337;85,286;69,274;55,259;43,242;40,237;8,237;8,157" o:connectangles="0,0,0,0,0,0,0,0,0,0,0,0,0,0,0,0"/>
                  </v:shape>
                </v:group>
                <v:group id="Group 22" o:spid="_x0000_s1031" style="position:absolute;left:1966;top:313;width:44;height:53" coordorigin="1966,313"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Freeform 23" o:spid="_x0000_s1032" style="position:absolute;left:1966;top:313;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" path="m11,9r11,l25,,,,,53,11,44,11,9xe" stroked="f">
                    <v:path arrowok="t" o:connecttype="custom" o:connectlocs="11,9;22,9;25,0;0,0;0,53;11,44;11,9" o:connectangles="0,0,0,0,0,0,0"/>
                  </v:shape>
                  <v:shape id="Freeform 24" o:spid="_x0000_s1033" style="position:absolute;left:1966;top:313;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" path="m25,53r3,l32,52r6,-3l43,44r1,-4l44,34,42,29,37,23r4,-5l42,13,41,8,38,3,34,1,29,,25,,22,9r2,l29,10r1,5l28,20r-5,1l11,21r,8l24,29r5,1l32,34r,5l28,43r-4,1l11,44,,53r25,xe" stroked="f">
                    <v:path arrowok="t" o:connecttype="custom" o:connectlocs="25,53;28,53;32,52;38,49;43,44;44,40;44,34;42,29;37,23;41,18;42,13;41,8;38,3;34,1;29,0;25,0;22,9;24,9;29,10;30,15;28,20;23,21;11,21;11,29;24,29;29,30;32,34;32,39;28,43;24,44;11,44;0,53;25,53" o:connectangles="0,0,0,0,0,0,0,0,0,0,0,0,0,0,0,0,0,0,0,0,0,0,0,0,0,0,0,0,0,0,0,0,0"/>
                  </v:shape>
                </v:group>
                <v:shape id="Freeform 25" o:spid="_x0000_s1034" style="position:absolute;left:2012;top:313;width:52;height:53;visibility:visible;mso-wrap-style:square;v-text-anchor:top" coordsize="5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" path="m19,32r,21l31,53r,-21l51,,38,,25,21,13,,,,19,32xe" stroked="f">
                  <v:path arrowok="t" o:connecttype="custom" o:connectlocs="19,32;19,53;31,53;31,32;51,0;38,0;25,21;13,0;0,0;19,32" o:connectangles="0,0,0,0,0,0,0,0,0,0"/>
                </v:shape>
                <v:shape id="Freeform 26" o:spid="_x0000_s1035" style="position:absolute;left:1453;top:97;width:219;height:220;visibility:visible;mso-wrap-style:square;v-text-anchor:top" coordsize="219,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" path="m219,109r,l218,92,212,70,202,51,189,33,172,19,153,9,132,2,109,,92,1,70,7,51,16,33,30,19,46,9,65,2,87,,109r,l1,127r6,21l16,168r14,17l46,199r19,11l87,217r22,2l127,218r21,-6l168,202r17,-13l199,172r11,-19l217,132r2,-23xe" stroked="f">
                  <v:path arrowok="t" o:connecttype="custom" o:connectlocs="219,109;219,109;218,92;212,70;202,51;189,33;172,19;153,9;132,2;109,0;92,1;70,7;51,16;33,30;19,46;9,65;2,87;0,109;0,109;1,127;7,148;16,168;30,185;46,199;65,210;87,217;109,219;127,218;148,212;168,202;185,189;199,172;210,153;217,132;219,109" o:connectangles="0,0,0,0,0,0,0,0,0,0,0,0,0,0,0,0,0,0,0,0,0,0,0,0,0,0,0,0,0,0,0,0,0,0,0"/>
                </v:shape>
                <v:group id="Group 27" o:spid="_x0000_s1036" style="position:absolute;left:1437;top:81;width:197;height:252" coordorigin="1437,81"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reeform 28" o:spid="_x0000_s1037"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" path="m71,161r9,3l106,164r11,-6l124,145r-15,-8l106,144r-6,4l82,148r-6,-8l76,110r6,-7l99,103r5,3l107,113r17,-8l117,92,106,86r-26,l71,90r-7,7l57,104r-3,9l54,138r3,9l64,154r7,7xe" fillcolor="black" stroked="f">
                    <v:path arrowok="t" o:connecttype="custom" o:connectlocs="71,161;80,164;106,164;117,158;124,145;109,137;106,144;100,148;82,148;76,140;76,110;82,103;99,103;104,106;107,113;124,105;117,92;106,86;80,86;71,90;64,97;57,104;54,113;54,138;57,147;64,154;71,161" o:connectangles="0,0,0,0,0,0,0,0,0,0,0,0,0,0,0,0,0,0,0,0,0,0,0,0,0,0,0"/>
                  </v:shape>
                  <v:shape id="Freeform 29" o:spid="_x0000_s1038"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" path="m144,161r9,3l178,164r11,-6l197,145r-16,-8l178,144r-5,4l154,148r-5,-8l149,110r5,-7l172,103r4,3l180,113r16,-8l190,92,179,86r-26,l144,90r-7,7l130,104r-3,9l127,138r3,9l137,154r7,7xe" fillcolor="black" stroked="f">
                    <v:path arrowok="t" o:connecttype="custom" o:connectlocs="144,161;153,164;178,164;189,158;197,145;181,137;178,144;173,148;154,148;149,140;149,110;154,103;172,103;176,106;180,113;196,105;190,92;179,86;153,86;144,90;137,97;130,104;127,113;127,138;130,147;137,154;144,161" o:connectangles="0,0,0,0,0,0,0,0,0,0,0,0,0,0,0,0,0,0,0,0,0,0,0,0,0,0,0"/>
                  </v:shape>
                  <v:shape id="Freeform 30" o:spid="_x0000_s1039"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" path="m199,228l183,211r-18,10l146,226r-21,2l106,227,87,221,69,211,53,198,40,183r-3,31l49,225r17,12l85,245r19,5l125,251r18,-1l163,246r18,-8l199,228xe" fillcolor="black" stroked="f">
                    <v:path arrowok="t" o:connecttype="custom" o:connectlocs="199,228;183,211;165,221;146,226;125,228;106,227;87,221;69,211;53,198;40,183;37,214;49,225;66,237;85,245;104,250;125,251;143,250;163,246;181,238;199,228" o:connectangles="0,0,0,0,0,0,0,0,0,0,0,0,0,0,0,0,0,0,0,0"/>
                  </v:shape>
                  <v:shape id="Freeform 31" o:spid="_x0000_s1040"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" path="m,125r1,17l5,162r7,19l23,198r14,16l40,183,30,165,24,146,22,125r2,-19l30,87,39,69,53,52,68,40,85,30r19,-6l125,22r20,2l165,29r17,10l198,52r13,16l221,85r5,19l228,125r-1,20l221,164r-9,18l199,197r-16,14l199,228r16,-14l226,202r11,-17l245,167r4,-20l251,125r-1,-17l246,88,238,69,228,52,214,36,201,25,184,14,166,6,146,1,125,,108,,88,5,70,12,52,22,37,36,25,50,14,67,6,85,1,105,,125xe" fillcolor="black" stroked="f">
                    <v:path arrowok="t" o:connecttype="custom" o:connectlocs="0,125;1,142;5,162;12,181;23,198;37,214;40,183;30,165;24,146;22,125;24,106;30,87;39,69;53,52;68,40;85,30;104,24;125,22;145,24;165,29;182,39;198,52;211,68;221,85;226,104;228,125;227,145;221,164;212,182;199,197;183,211;199,228;215,214;226,202;237,185;245,167;249,147;251,125;250,108;246,88;238,69;228,52;214,36;201,25;184,14;166,6;146,1;125,0;108,0;88,5;70,12;52,22;37,36;25,50;14,67;6,85;1,105;0,125" o:connectangles="0,0,0,0,0,0,0,0,0,0,0,0,0,0,0,0,0,0,0,0,0,0,0,0,0,0,0,0,0,0,0,0,0,0,0,0,0,0,0,0,0,0,0,0,0,0,0,0,0,0,0,0,0,0,0,0,0,0"/>
                  </v:shape>
                </v:group>
                <v:shape id="Freeform 32" o:spid="_x0000_s1041" style="position:absolute;left:1924;top:85;width:173;height:173;visibility:visible;mso-wrap-style:square;v-text-anchor:top" coordsize="173,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" path="m86,l83,,61,3,41,12,24,26,11,43,2,63,,86r,3l3,111r9,20l26,148r17,13l63,169r23,3l89,172r22,-3l131,160r17,-14l161,129r8,-21l172,86r,-3l169,61,160,41,146,24,129,11,109,2,86,xe" stroked="f">
                  <v:path arrowok="t" o:connecttype="custom" o:connectlocs="86,0;83,0;61,3;41,12;24,26;11,43;2,63;0,86;0,89;3,111;12,131;26,148;43,161;63,169;86,172;89,172;111,169;131,160;148,146;161,129;169,108;172,86;172,83;169,61;160,41;146,24;129,11;109,2;86,0" o:connectangles="0,0,0,0,0,0,0,0,0,0,0,0,0,0,0,0,0,0,0,0,0,0,0,0,0,0,0,0,0"/>
                </v:shape>
                <v:shape id="Freeform 33" o:spid="_x0000_s1042" style="position:absolute;left:1985;top:141;width:51;height:89;visibility:visible;mso-wrap-style:square;v-text-anchor:top" coordsize="5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" path="m10,89r29,l39,44r11,l50,6,47,,6,,,2,,44r10,l10,89xe" fillcolor="black" stroked="f">
                  <v:path arrowok="t" o:connecttype="custom" o:connectlocs="10,89;39,89;39,44;50,44;50,6;47,0;6,0;0,2;0,44;10,44;10,89" o:connectangles="0,0,0,0,0,0,0,0,0,0,0"/>
                </v:shape>
                <v:shape id="Freeform 34" o:spid="_x0000_s1043" style="position:absolute;left:1997;top:109;width:27;height:27;visibility:visible;mso-wrap-style:square;v-text-anchor:top" coordsize="2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" path="m13,l5,,,5,,20r5,6l20,26r6,-6l26,5,20,,13,xe" fillcolor="black" stroked="f">
                  <v:path arrowok="t" o:connecttype="custom" o:connectlocs="13,0;5,0;0,5;0,20;5,26;20,26;26,20;26,5;20,0;13,0" o:connectangles="0,0,0,0,0,0,0,0,0,0"/>
                </v:shape>
                <v:group id="Group 35" o:spid="_x0000_s1044" style="position:absolute;left:1917;top:76;width:114;height:187" coordorigin="1917,76"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Freeform 36" o:spid="_x0000_s1045" style="position:absolute;left:1917;top:76;width:114;height:187;visibility:visible;mso-wrap-style:square;v-text-anchor:top"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" path="m93,169l73,166,54,159,39,146,26,130r-7,20l27,159r16,13l61,181r20,4l93,186r20,-2l112,167r-19,2xe" fillcolor="black" stroked="f">
                    <v:path arrowok="t" o:connecttype="custom" o:connectlocs="93,169;73,166;54,159;39,146;26,130;19,150;27,159;43,172;61,181;81,185;93,186;113,184;112,167;93,169" o:connectangles="0,0,0,0,0,0,0,0,0,0,0,0,0,0"/>
                  </v:shape>
                  <v:shape id="Freeform 37" o:spid="_x0000_s1046" style="position:absolute;left:1917;top:76;width:114;height:187;visibility:visible;mso-wrap-style:square;v-text-anchor:top"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" path="m19,150r7,-20l19,111,16,93,19,73,27,54,39,39,55,26,74,18,93,16r21,3l132,27r15,12l160,55r7,19l169,93r-2,21l159,132r-12,14l131,159r-19,8l113,184r19,-6l150,167r9,-9l172,142r9,-18l186,104r,-11l184,72,178,53,167,36r-8,-9l143,14,125,5,105,,93,,72,2,53,8,36,19r-9,8l14,43,5,61,,81,,93r2,20l8,132r11,18xe" fillcolor="black" stroked="f">
                    <v:path arrowok="t" o:connecttype="custom" o:connectlocs="19,150;26,130;19,111;16,93;19,73;27,54;39,39;55,26;74,18;93,16;114,19;132,27;147,39;160,55;167,74;169,93;167,114;159,132;147,146;131,159;112,167;113,184;132,178;150,167;159,158;172,142;181,124;186,104;186,93;184,72;178,53;167,36;159,27;143,14;125,5;105,0;93,0;72,2;53,8;36,19;27,27;14,43;5,61;0,81;0,93;2,113;8,132;19,150" o:connectangles="0,0,0,0,0,0,0,0,0,0,0,0,0,0,0,0,0,0,0,0,0,0,0,0,0,0,0,0,0,0,0,0,0,0,0,0,0,0,0,0,0,0,0,0,0,0,0,0"/>
                  </v:shape>
                </v:group>
                <w10:wrap anchorx="page"/>
              </v:group>
            </w:pict>
          </mc:Fallback>
        </mc:AlternateContent>
      </w:r>
      <w:r w:rsidRPr="00AF60D0">
        <w:rPr>
          <w:noProof/>
        </w:rPr>
        <mc:AlternateContent>
          <mc:Choice Requires="wps">
            <w:drawing>
              <wp:anchor distT="0" distB="0" distL="114300" distR="114300" simplePos="0" relativeHeight="251657728" behindDoc="1" locked="0" layoutInCell="0" allowOverlap="1" wp14:anchorId="5CE91A85" wp14:editId="75AB47A4">
                <wp:simplePos x="0" y="0"/>
                <wp:positionH relativeFrom="page">
                  <wp:posOffset>3928110</wp:posOffset>
                </wp:positionH>
                <wp:positionV relativeFrom="paragraph">
                  <wp:posOffset>84455</wp:posOffset>
                </wp:positionV>
                <wp:extent cx="1700530" cy="0"/>
                <wp:effectExtent l="0" t="0" r="0" b="0"/>
                <wp:wrapNone/>
                <wp:docPr id="4" name="Freeform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0"/>
                        </a:xfrm>
                        <a:custGeom>
                          <a:avLst/>
                          <a:gdLst>
                            <a:gd name="T0" fmla="*/ 2678 w 2678"/>
                            <a:gd name="T1" fmla="*/ 0 w 2678"/>
                          </a:gdLst>
                          <a:ahLst/>
                          <a:cxnLst>
                            <a:cxn ang="0">
                              <a:pos x="T0" y="0"/>
                            </a:cxn>
                            <a:cxn ang="0">
                              <a:pos x="T1" y="0"/>
                            </a:cxn>
                          </a:cxnLst>
                          <a:rect l="0" t="0" r="r" b="b"/>
                          <a:pathLst>
                            <a:path w="2678">
                              <a:moveTo>
                                <a:pt x="2678" y="0"/>
                              </a:moveTo>
                              <a:lnTo>
                                <a:pt x="0" y="0"/>
                              </a:lnTo>
                            </a:path>
                          </a:pathLst>
                        </a:custGeom>
                        <a:noFill/>
                        <a:ln w="6963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3644B6DF" id="Freeform 38" o:spid="_x0000_s1026" style="position:absolute;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443.2pt,6.65pt,309.3pt,6.65pt" coordsize="26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" o:allowincell="f" filled="f" strokecolor="white" strokeweight="1.93428mm">
                <v:path arrowok="t" o:connecttype="custom" o:connectlocs="1700530,0;0,0" o:connectangles="0,0"/>
                <w10:wrap anchorx="page"/>
              </v:polyline>
            </w:pict>
          </mc:Fallback>
        </mc:AlternateContent>
      </w:r>
      <w:r w:rsidR="00E23481" w:rsidRPr="00AF60D0">
        <w:rPr>
          <w:rFonts w:ascii="Times New Roman" w:eastAsia="Arial Unicode MS" w:hAnsi="Times New Roman"/>
          <w:sz w:val="16"/>
          <w:szCs w:val="16"/>
        </w:rPr>
        <w:t>Content</w:t>
      </w:r>
      <w:r w:rsidR="00E23481" w:rsidRPr="00AF60D0">
        <w:rPr>
          <w:rFonts w:ascii="Times New Roman" w:eastAsia="Arial Unicode MS" w:hAnsi="Times New Roman"/>
          <w:spacing w:val="-5"/>
          <w:sz w:val="16"/>
          <w:szCs w:val="16"/>
        </w:rPr>
        <w:t xml:space="preserve"> </w:t>
      </w:r>
      <w:r w:rsidR="00E23481" w:rsidRPr="00AF60D0">
        <w:rPr>
          <w:rFonts w:ascii="Times New Roman" w:eastAsia="Arial Unicode MS" w:hAnsi="Times New Roman"/>
          <w:sz w:val="16"/>
          <w:szCs w:val="16"/>
        </w:rPr>
        <w:t>from</w:t>
      </w:r>
      <w:r w:rsidR="00E23481" w:rsidRPr="00AF60D0">
        <w:rPr>
          <w:rFonts w:ascii="Times New Roman" w:eastAsia="Arial Unicode MS" w:hAnsi="Times New Roman"/>
          <w:spacing w:val="-3"/>
          <w:sz w:val="16"/>
          <w:szCs w:val="16"/>
        </w:rPr>
        <w:t xml:space="preserve"> </w:t>
      </w:r>
      <w:r w:rsidR="00E23481" w:rsidRPr="00AF60D0">
        <w:rPr>
          <w:rFonts w:ascii="Times New Roman" w:eastAsia="Arial Unicode MS" w:hAnsi="Times New Roman"/>
          <w:sz w:val="16"/>
          <w:szCs w:val="16"/>
        </w:rPr>
        <w:t>this</w:t>
      </w:r>
      <w:r w:rsidR="00E23481" w:rsidRPr="00AF60D0">
        <w:rPr>
          <w:rFonts w:ascii="Times New Roman" w:eastAsia="Arial Unicode MS" w:hAnsi="Times New Roman"/>
          <w:spacing w:val="-2"/>
          <w:sz w:val="16"/>
          <w:szCs w:val="16"/>
        </w:rPr>
        <w:t xml:space="preserve"> w</w:t>
      </w:r>
      <w:r w:rsidR="00E23481" w:rsidRPr="00AF60D0">
        <w:rPr>
          <w:rFonts w:ascii="Times New Roman" w:eastAsia="Arial Unicode MS" w:hAnsi="Times New Roman"/>
          <w:sz w:val="16"/>
          <w:szCs w:val="16"/>
        </w:rPr>
        <w:t>ork</w:t>
      </w:r>
      <w:r w:rsidR="00E23481" w:rsidRPr="00AF60D0">
        <w:rPr>
          <w:rFonts w:ascii="Times New Roman" w:eastAsia="Arial Unicode MS" w:hAnsi="Times New Roman"/>
          <w:spacing w:val="-3"/>
          <w:sz w:val="16"/>
          <w:szCs w:val="16"/>
        </w:rPr>
        <w:t xml:space="preserve"> </w:t>
      </w:r>
      <w:r w:rsidR="00E23481" w:rsidRPr="00AF60D0">
        <w:rPr>
          <w:rFonts w:ascii="Times New Roman" w:eastAsia="Arial Unicode MS" w:hAnsi="Times New Roman"/>
          <w:sz w:val="16"/>
          <w:szCs w:val="16"/>
        </w:rPr>
        <w:t>may</w:t>
      </w:r>
      <w:r w:rsidR="00E23481" w:rsidRPr="00AF60D0">
        <w:rPr>
          <w:rFonts w:ascii="Times New Roman" w:eastAsia="Arial Unicode MS" w:hAnsi="Times New Roman"/>
          <w:spacing w:val="-3"/>
          <w:sz w:val="16"/>
          <w:szCs w:val="16"/>
        </w:rPr>
        <w:t xml:space="preserve"> </w:t>
      </w:r>
      <w:r w:rsidR="00E23481" w:rsidRPr="00AF60D0">
        <w:rPr>
          <w:rFonts w:ascii="Times New Roman" w:eastAsia="Arial Unicode MS" w:hAnsi="Times New Roman"/>
          <w:sz w:val="16"/>
          <w:szCs w:val="16"/>
        </w:rPr>
        <w:t>be</w:t>
      </w:r>
      <w:r w:rsidR="00E23481" w:rsidRPr="00AF60D0">
        <w:rPr>
          <w:rFonts w:ascii="Times New Roman" w:eastAsia="Arial Unicode MS" w:hAnsi="Times New Roman"/>
          <w:spacing w:val="-2"/>
          <w:sz w:val="16"/>
          <w:szCs w:val="16"/>
        </w:rPr>
        <w:t xml:space="preserve"> </w:t>
      </w:r>
      <w:r w:rsidR="00E23481" w:rsidRPr="00AF60D0">
        <w:rPr>
          <w:rFonts w:ascii="Times New Roman" w:eastAsia="Arial Unicode MS" w:hAnsi="Times New Roman"/>
          <w:sz w:val="16"/>
          <w:szCs w:val="16"/>
        </w:rPr>
        <w:t>used</w:t>
      </w:r>
      <w:r w:rsidR="00E23481" w:rsidRPr="00AF60D0">
        <w:rPr>
          <w:rFonts w:ascii="Times New Roman" w:eastAsia="Arial Unicode MS" w:hAnsi="Times New Roman"/>
          <w:spacing w:val="-3"/>
          <w:sz w:val="16"/>
          <w:szCs w:val="16"/>
        </w:rPr>
        <w:t xml:space="preserve"> </w:t>
      </w:r>
      <w:r w:rsidR="00E23481" w:rsidRPr="00AF60D0">
        <w:rPr>
          <w:rFonts w:ascii="Times New Roman" w:eastAsia="Arial Unicode MS" w:hAnsi="Times New Roman"/>
          <w:sz w:val="16"/>
          <w:szCs w:val="16"/>
        </w:rPr>
        <w:t>under</w:t>
      </w:r>
      <w:r w:rsidR="00E23481" w:rsidRPr="00AF60D0">
        <w:rPr>
          <w:rFonts w:ascii="Times New Roman" w:eastAsia="Arial Unicode MS" w:hAnsi="Times New Roman"/>
          <w:spacing w:val="-4"/>
          <w:sz w:val="16"/>
          <w:szCs w:val="16"/>
        </w:rPr>
        <w:t xml:space="preserve"> </w:t>
      </w:r>
      <w:r w:rsidR="00E23481" w:rsidRPr="00AF60D0">
        <w:rPr>
          <w:rFonts w:ascii="Times New Roman" w:eastAsia="Arial Unicode MS" w:hAnsi="Times New Roman"/>
          <w:sz w:val="16"/>
          <w:szCs w:val="16"/>
        </w:rPr>
        <w:t>the</w:t>
      </w:r>
      <w:r w:rsidR="00E23481" w:rsidRPr="00AF60D0">
        <w:rPr>
          <w:rFonts w:ascii="Times New Roman" w:eastAsia="Arial Unicode MS" w:hAnsi="Times New Roman"/>
          <w:spacing w:val="-2"/>
          <w:sz w:val="16"/>
          <w:szCs w:val="16"/>
        </w:rPr>
        <w:t xml:space="preserve"> </w:t>
      </w:r>
      <w:r w:rsidR="00E23481" w:rsidRPr="00AF60D0">
        <w:rPr>
          <w:rFonts w:ascii="Times New Roman" w:eastAsia="Arial Unicode MS" w:hAnsi="Times New Roman"/>
          <w:sz w:val="16"/>
          <w:szCs w:val="16"/>
        </w:rPr>
        <w:t>terms</w:t>
      </w:r>
      <w:r w:rsidR="00E23481" w:rsidRPr="00AF60D0">
        <w:rPr>
          <w:rFonts w:ascii="Times New Roman" w:eastAsia="Arial Unicode MS" w:hAnsi="Times New Roman"/>
          <w:spacing w:val="-4"/>
          <w:sz w:val="16"/>
          <w:szCs w:val="16"/>
        </w:rPr>
        <w:t xml:space="preserve"> </w:t>
      </w:r>
      <w:r w:rsidR="00E23481" w:rsidRPr="00AF60D0">
        <w:rPr>
          <w:rFonts w:ascii="Times New Roman" w:eastAsia="Arial Unicode MS" w:hAnsi="Times New Roman"/>
          <w:sz w:val="16"/>
          <w:szCs w:val="16"/>
        </w:rPr>
        <w:t>of</w:t>
      </w:r>
      <w:r w:rsidR="00E23481" w:rsidRPr="00AF60D0">
        <w:rPr>
          <w:rFonts w:ascii="Times New Roman" w:eastAsia="Arial Unicode MS" w:hAnsi="Times New Roman"/>
          <w:spacing w:val="-1"/>
          <w:sz w:val="16"/>
          <w:szCs w:val="16"/>
        </w:rPr>
        <w:t xml:space="preserve"> </w:t>
      </w:r>
      <w:r w:rsidR="00E23481" w:rsidRPr="00AF60D0">
        <w:rPr>
          <w:rFonts w:ascii="Times New Roman" w:eastAsia="Arial Unicode MS" w:hAnsi="Times New Roman"/>
          <w:sz w:val="16"/>
          <w:szCs w:val="16"/>
        </w:rPr>
        <w:t>the</w:t>
      </w:r>
      <w:r w:rsidR="00E23481" w:rsidRPr="00AF60D0">
        <w:rPr>
          <w:rFonts w:ascii="Times New Roman" w:eastAsia="Arial Unicode MS" w:hAnsi="Times New Roman"/>
          <w:spacing w:val="-15"/>
          <w:sz w:val="16"/>
          <w:szCs w:val="16"/>
        </w:rPr>
        <w:t xml:space="preserve"> </w:t>
      </w:r>
      <w:hyperlink r:id="rId8" w:history="1">
        <w:r w:rsidR="00E23481" w:rsidRPr="00AF60D0">
          <w:rPr>
            <w:rFonts w:ascii="Times New Roman" w:eastAsia="Arial Unicode MS" w:hAnsi="Times New Roman"/>
            <w:w w:val="98"/>
            <w:sz w:val="16"/>
            <w:szCs w:val="16"/>
          </w:rPr>
          <w:t>Creat</w:t>
        </w:r>
        <w:r w:rsidR="00E23481" w:rsidRPr="00AF60D0">
          <w:rPr>
            <w:rFonts w:ascii="Times New Roman" w:eastAsia="Arial Unicode MS" w:hAnsi="Times New Roman"/>
            <w:spacing w:val="-4"/>
            <w:w w:val="98"/>
            <w:sz w:val="16"/>
            <w:szCs w:val="16"/>
          </w:rPr>
          <w:t>i</w:t>
        </w:r>
        <w:r w:rsidR="00E23481" w:rsidRPr="00AF60D0">
          <w:rPr>
            <w:rFonts w:ascii="Times New Roman" w:eastAsia="Arial Unicode MS" w:hAnsi="Times New Roman"/>
            <w:spacing w:val="-2"/>
            <w:w w:val="98"/>
            <w:sz w:val="16"/>
            <w:szCs w:val="16"/>
          </w:rPr>
          <w:t>v</w:t>
        </w:r>
        <w:r w:rsidR="00E23481" w:rsidRPr="00AF60D0">
          <w:rPr>
            <w:rFonts w:ascii="Times New Roman" w:eastAsia="Arial Unicode MS" w:hAnsi="Times New Roman"/>
            <w:w w:val="98"/>
            <w:sz w:val="16"/>
            <w:szCs w:val="16"/>
          </w:rPr>
          <w:t>e</w:t>
        </w:r>
        <w:r w:rsidR="00E23481" w:rsidRPr="00AF60D0">
          <w:rPr>
            <w:rFonts w:ascii="Times New Roman" w:eastAsia="Arial Unicode MS" w:hAnsi="Times New Roman"/>
            <w:spacing w:val="-7"/>
            <w:w w:val="98"/>
            <w:sz w:val="16"/>
            <w:szCs w:val="16"/>
          </w:rPr>
          <w:t xml:space="preserve"> </w:t>
        </w:r>
        <w:r w:rsidR="00E23481" w:rsidRPr="00AF60D0">
          <w:rPr>
            <w:rFonts w:ascii="Times New Roman" w:eastAsia="Arial Unicode MS" w:hAnsi="Times New Roman"/>
            <w:w w:val="98"/>
            <w:sz w:val="16"/>
            <w:szCs w:val="16"/>
          </w:rPr>
          <w:t>Commons</w:t>
        </w:r>
        <w:r w:rsidR="00E23481" w:rsidRPr="00AF60D0">
          <w:rPr>
            <w:rFonts w:ascii="Times New Roman" w:eastAsia="Arial Unicode MS" w:hAnsi="Times New Roman"/>
            <w:spacing w:val="-6"/>
            <w:w w:val="98"/>
            <w:sz w:val="16"/>
            <w:szCs w:val="16"/>
          </w:rPr>
          <w:t xml:space="preserve"> </w:t>
        </w:r>
        <w:r w:rsidR="00E23481" w:rsidRPr="00AF60D0">
          <w:rPr>
            <w:rFonts w:ascii="Times New Roman" w:eastAsia="Arial Unicode MS" w:hAnsi="Times New Roman"/>
            <w:sz w:val="16"/>
            <w:szCs w:val="16"/>
          </w:rPr>
          <w:t>Attri</w:t>
        </w:r>
        <w:r w:rsidR="00E23481" w:rsidRPr="00AF60D0">
          <w:rPr>
            <w:rFonts w:ascii="Times New Roman" w:eastAsia="Arial Unicode MS" w:hAnsi="Times New Roman"/>
            <w:spacing w:val="-3"/>
            <w:sz w:val="16"/>
            <w:szCs w:val="16"/>
          </w:rPr>
          <w:t>b</w:t>
        </w:r>
        <w:r w:rsidR="00E23481" w:rsidRPr="00AF60D0">
          <w:rPr>
            <w:rFonts w:ascii="Times New Roman" w:eastAsia="Arial Unicode MS" w:hAnsi="Times New Roman"/>
            <w:sz w:val="16"/>
            <w:szCs w:val="16"/>
          </w:rPr>
          <w:t>ution</w:t>
        </w:r>
        <w:r w:rsidR="00E23481" w:rsidRPr="00AF60D0">
          <w:rPr>
            <w:rFonts w:ascii="Times New Roman" w:eastAsia="Arial Unicode MS" w:hAnsi="Times New Roman"/>
            <w:spacing w:val="-7"/>
            <w:sz w:val="16"/>
            <w:szCs w:val="16"/>
          </w:rPr>
          <w:t xml:space="preserve"> </w:t>
        </w:r>
        <w:r w:rsidR="00E23481" w:rsidRPr="00AF60D0">
          <w:rPr>
            <w:rFonts w:ascii="Times New Roman" w:eastAsia="Arial Unicode MS" w:hAnsi="Times New Roman"/>
            <w:sz w:val="16"/>
            <w:szCs w:val="16"/>
          </w:rPr>
          <w:t>3.0</w:t>
        </w:r>
        <w:r w:rsidR="00E23481" w:rsidRPr="00AF60D0">
          <w:rPr>
            <w:rFonts w:ascii="Times New Roman" w:eastAsia="Arial Unicode MS" w:hAnsi="Times New Roman"/>
            <w:spacing w:val="-2"/>
            <w:sz w:val="16"/>
            <w:szCs w:val="16"/>
          </w:rPr>
          <w:t xml:space="preserve"> </w:t>
        </w:r>
        <w:r w:rsidR="00E23481" w:rsidRPr="00AF60D0">
          <w:rPr>
            <w:rFonts w:ascii="Times New Roman" w:eastAsia="Arial Unicode MS" w:hAnsi="Times New Roman"/>
            <w:sz w:val="16"/>
            <w:szCs w:val="16"/>
          </w:rPr>
          <w:t>licence.</w:t>
        </w:r>
        <w:r w:rsidR="00E23481" w:rsidRPr="00AF60D0">
          <w:rPr>
            <w:rFonts w:ascii="Times New Roman" w:eastAsia="Arial Unicode MS" w:hAnsi="Times New Roman"/>
            <w:spacing w:val="12"/>
            <w:sz w:val="16"/>
            <w:szCs w:val="16"/>
          </w:rPr>
          <w:t xml:space="preserve"> </w:t>
        </w:r>
        <w:r w:rsidR="00E23481" w:rsidRPr="00AF60D0">
          <w:rPr>
            <w:rFonts w:ascii="Times New Roman" w:eastAsia="Arial Unicode MS" w:hAnsi="Times New Roman"/>
            <w:sz w:val="16"/>
            <w:szCs w:val="16"/>
          </w:rPr>
          <w:t>A</w:t>
        </w:r>
      </w:hyperlink>
      <w:r w:rsidR="00E23481" w:rsidRPr="00AF60D0">
        <w:rPr>
          <w:rFonts w:ascii="Times New Roman" w:eastAsia="Arial Unicode MS" w:hAnsi="Times New Roman"/>
          <w:spacing w:val="-2"/>
          <w:sz w:val="16"/>
          <w:szCs w:val="16"/>
        </w:rPr>
        <w:t>n</w:t>
      </w:r>
      <w:r w:rsidR="00E23481" w:rsidRPr="00AF60D0">
        <w:rPr>
          <w:rFonts w:ascii="Times New Roman" w:eastAsia="Arial Unicode MS" w:hAnsi="Times New Roman"/>
          <w:sz w:val="16"/>
          <w:szCs w:val="16"/>
        </w:rPr>
        <w:t>y</w:t>
      </w:r>
      <w:r w:rsidR="00E23481" w:rsidRPr="00AF60D0">
        <w:rPr>
          <w:rFonts w:ascii="Times New Roman" w:eastAsia="Arial Unicode MS" w:hAnsi="Times New Roman"/>
          <w:spacing w:val="-3"/>
          <w:sz w:val="16"/>
          <w:szCs w:val="16"/>
        </w:rPr>
        <w:t xml:space="preserve"> </w:t>
      </w:r>
      <w:r w:rsidR="00E23481" w:rsidRPr="00AF60D0">
        <w:rPr>
          <w:rFonts w:ascii="Times New Roman" w:eastAsia="Arial Unicode MS" w:hAnsi="Times New Roman"/>
          <w:sz w:val="16"/>
          <w:szCs w:val="16"/>
        </w:rPr>
        <w:t>further</w:t>
      </w:r>
      <w:r w:rsidR="00E23481" w:rsidRPr="00AF60D0">
        <w:rPr>
          <w:rFonts w:ascii="Times New Roman" w:eastAsia="Arial Unicode MS" w:hAnsi="Times New Roman"/>
          <w:spacing w:val="-4"/>
          <w:sz w:val="16"/>
          <w:szCs w:val="16"/>
        </w:rPr>
        <w:t xml:space="preserve"> </w:t>
      </w:r>
      <w:r w:rsidR="00E23481" w:rsidRPr="00AF60D0">
        <w:rPr>
          <w:rFonts w:ascii="Times New Roman" w:eastAsia="Arial Unicode MS" w:hAnsi="Times New Roman"/>
          <w:sz w:val="16"/>
          <w:szCs w:val="16"/>
        </w:rPr>
        <w:t>distri</w:t>
      </w:r>
      <w:r w:rsidR="00E23481" w:rsidRPr="00AF60D0">
        <w:rPr>
          <w:rFonts w:ascii="Times New Roman" w:eastAsia="Arial Unicode MS" w:hAnsi="Times New Roman"/>
          <w:spacing w:val="-3"/>
          <w:sz w:val="16"/>
          <w:szCs w:val="16"/>
        </w:rPr>
        <w:t>b</w:t>
      </w:r>
      <w:r w:rsidR="00E23481" w:rsidRPr="00AF60D0">
        <w:rPr>
          <w:rFonts w:ascii="Times New Roman" w:eastAsia="Arial Unicode MS" w:hAnsi="Times New Roman"/>
          <w:sz w:val="16"/>
          <w:szCs w:val="16"/>
        </w:rPr>
        <w:t>ution of</w:t>
      </w:r>
      <w:r w:rsidR="00E23481" w:rsidRPr="00AF60D0">
        <w:rPr>
          <w:rFonts w:ascii="Times New Roman" w:eastAsia="Arial Unicode MS" w:hAnsi="Times New Roman"/>
          <w:spacing w:val="-1"/>
          <w:sz w:val="16"/>
          <w:szCs w:val="16"/>
        </w:rPr>
        <w:t xml:space="preserve"> </w:t>
      </w:r>
      <w:r w:rsidR="00E23481" w:rsidRPr="00AF60D0">
        <w:rPr>
          <w:rFonts w:ascii="Times New Roman" w:eastAsia="Arial Unicode MS" w:hAnsi="Times New Roman"/>
          <w:sz w:val="16"/>
          <w:szCs w:val="16"/>
        </w:rPr>
        <w:t>this</w:t>
      </w:r>
      <w:r w:rsidR="00E23481" w:rsidRPr="00AF60D0">
        <w:rPr>
          <w:rFonts w:ascii="Times New Roman" w:eastAsia="Arial Unicode MS" w:hAnsi="Times New Roman"/>
          <w:spacing w:val="-2"/>
          <w:sz w:val="16"/>
          <w:szCs w:val="16"/>
        </w:rPr>
        <w:t xml:space="preserve"> w</w:t>
      </w:r>
      <w:r w:rsidR="00E23481" w:rsidRPr="00AF60D0">
        <w:rPr>
          <w:rFonts w:ascii="Times New Roman" w:eastAsia="Arial Unicode MS" w:hAnsi="Times New Roman"/>
          <w:sz w:val="16"/>
          <w:szCs w:val="16"/>
        </w:rPr>
        <w:t>ork</w:t>
      </w:r>
      <w:r w:rsidR="00E23481" w:rsidRPr="00AF60D0">
        <w:rPr>
          <w:rFonts w:ascii="Times New Roman" w:eastAsia="Arial Unicode MS" w:hAnsi="Times New Roman"/>
          <w:spacing w:val="-3"/>
          <w:sz w:val="16"/>
          <w:szCs w:val="16"/>
        </w:rPr>
        <w:t xml:space="preserve"> </w:t>
      </w:r>
      <w:r w:rsidR="00E23481" w:rsidRPr="00AF60D0">
        <w:rPr>
          <w:rFonts w:ascii="Times New Roman" w:eastAsia="Arial Unicode MS" w:hAnsi="Times New Roman"/>
          <w:sz w:val="16"/>
          <w:szCs w:val="16"/>
        </w:rPr>
        <w:t>must</w:t>
      </w:r>
      <w:r w:rsidR="00E23481" w:rsidRPr="00AF60D0">
        <w:rPr>
          <w:rFonts w:ascii="Times New Roman" w:eastAsia="Arial Unicode MS" w:hAnsi="Times New Roman"/>
          <w:spacing w:val="-3"/>
          <w:sz w:val="16"/>
          <w:szCs w:val="16"/>
        </w:rPr>
        <w:t xml:space="preserve"> </w:t>
      </w:r>
      <w:r w:rsidR="00E23481" w:rsidRPr="00AF60D0">
        <w:rPr>
          <w:rFonts w:ascii="Times New Roman" w:eastAsia="Arial Unicode MS" w:hAnsi="Times New Roman"/>
          <w:sz w:val="16"/>
          <w:szCs w:val="16"/>
        </w:rPr>
        <w:t>maintain</w:t>
      </w:r>
      <w:r w:rsidR="00E23481" w:rsidRPr="00AF60D0">
        <w:rPr>
          <w:rFonts w:ascii="Times New Roman" w:eastAsia="Arial Unicode MS" w:hAnsi="Times New Roman"/>
          <w:spacing w:val="-6"/>
          <w:sz w:val="16"/>
          <w:szCs w:val="16"/>
        </w:rPr>
        <w:t xml:space="preserve"> </w:t>
      </w:r>
      <w:r w:rsidR="00E23481" w:rsidRPr="00AF60D0">
        <w:rPr>
          <w:rFonts w:ascii="Times New Roman" w:eastAsia="Arial Unicode MS" w:hAnsi="Times New Roman"/>
          <w:sz w:val="16"/>
          <w:szCs w:val="16"/>
        </w:rPr>
        <w:t>attri</w:t>
      </w:r>
      <w:r w:rsidR="00E23481" w:rsidRPr="00AF60D0">
        <w:rPr>
          <w:rFonts w:ascii="Times New Roman" w:eastAsia="Arial Unicode MS" w:hAnsi="Times New Roman"/>
          <w:spacing w:val="-3"/>
          <w:sz w:val="16"/>
          <w:szCs w:val="16"/>
        </w:rPr>
        <w:t>b</w:t>
      </w:r>
      <w:r w:rsidR="00E23481" w:rsidRPr="00AF60D0">
        <w:rPr>
          <w:rFonts w:ascii="Times New Roman" w:eastAsia="Arial Unicode MS" w:hAnsi="Times New Roman"/>
          <w:sz w:val="16"/>
          <w:szCs w:val="16"/>
        </w:rPr>
        <w:t>ution</w:t>
      </w:r>
      <w:r w:rsidR="00E23481" w:rsidRPr="00AF60D0">
        <w:rPr>
          <w:rFonts w:ascii="Times New Roman" w:eastAsia="Arial Unicode MS" w:hAnsi="Times New Roman"/>
          <w:spacing w:val="-7"/>
          <w:sz w:val="16"/>
          <w:szCs w:val="16"/>
        </w:rPr>
        <w:t xml:space="preserve"> </w:t>
      </w:r>
      <w:r w:rsidR="00E23481" w:rsidRPr="00AF60D0">
        <w:rPr>
          <w:rFonts w:ascii="Times New Roman" w:eastAsia="Arial Unicode MS" w:hAnsi="Times New Roman"/>
          <w:sz w:val="16"/>
          <w:szCs w:val="16"/>
        </w:rPr>
        <w:t>to</w:t>
      </w:r>
      <w:r w:rsidR="00E23481" w:rsidRPr="00AF60D0">
        <w:rPr>
          <w:rFonts w:ascii="Times New Roman" w:eastAsia="Arial Unicode MS" w:hAnsi="Times New Roman"/>
          <w:spacing w:val="-1"/>
          <w:sz w:val="16"/>
          <w:szCs w:val="16"/>
        </w:rPr>
        <w:t xml:space="preserve"> </w:t>
      </w:r>
      <w:r w:rsidR="00E23481" w:rsidRPr="00AF60D0">
        <w:rPr>
          <w:rFonts w:ascii="Times New Roman" w:eastAsia="Arial Unicode MS" w:hAnsi="Times New Roman"/>
          <w:sz w:val="16"/>
          <w:szCs w:val="16"/>
        </w:rPr>
        <w:t>the</w:t>
      </w:r>
      <w:r w:rsidR="00E23481" w:rsidRPr="00AF60D0">
        <w:rPr>
          <w:rFonts w:ascii="Times New Roman" w:eastAsia="Arial Unicode MS" w:hAnsi="Times New Roman"/>
          <w:spacing w:val="-2"/>
          <w:sz w:val="16"/>
          <w:szCs w:val="16"/>
        </w:rPr>
        <w:t xml:space="preserve"> </w:t>
      </w:r>
      <w:r w:rsidR="00E23481" w:rsidRPr="00AF60D0">
        <w:rPr>
          <w:rFonts w:ascii="Times New Roman" w:eastAsia="Arial Unicode MS" w:hAnsi="Times New Roman"/>
          <w:sz w:val="16"/>
          <w:szCs w:val="16"/>
        </w:rPr>
        <w:t>author(s)</w:t>
      </w:r>
      <w:r w:rsidR="00E23481" w:rsidRPr="00AF60D0">
        <w:rPr>
          <w:rFonts w:ascii="Times New Roman" w:eastAsia="Arial Unicode MS" w:hAnsi="Times New Roman"/>
          <w:spacing w:val="-6"/>
          <w:sz w:val="16"/>
          <w:szCs w:val="16"/>
        </w:rPr>
        <w:t xml:space="preserve"> </w:t>
      </w:r>
      <w:r w:rsidR="00E23481" w:rsidRPr="00AF60D0">
        <w:rPr>
          <w:rFonts w:ascii="Times New Roman" w:eastAsia="Arial Unicode MS" w:hAnsi="Times New Roman"/>
          <w:sz w:val="16"/>
          <w:szCs w:val="16"/>
        </w:rPr>
        <w:t>and</w:t>
      </w:r>
      <w:r w:rsidR="00E23481" w:rsidRPr="00AF60D0">
        <w:rPr>
          <w:rFonts w:ascii="Times New Roman" w:eastAsia="Arial Unicode MS" w:hAnsi="Times New Roman"/>
          <w:spacing w:val="-2"/>
          <w:sz w:val="16"/>
          <w:szCs w:val="16"/>
        </w:rPr>
        <w:t xml:space="preserve"> </w:t>
      </w:r>
      <w:r w:rsidR="00E23481" w:rsidRPr="00AF60D0">
        <w:rPr>
          <w:rFonts w:ascii="Times New Roman" w:eastAsia="Arial Unicode MS" w:hAnsi="Times New Roman"/>
          <w:sz w:val="16"/>
          <w:szCs w:val="16"/>
        </w:rPr>
        <w:t>the</w:t>
      </w:r>
      <w:r w:rsidR="00E23481" w:rsidRPr="00AF60D0">
        <w:rPr>
          <w:rFonts w:ascii="Times New Roman" w:eastAsia="Arial Unicode MS" w:hAnsi="Times New Roman"/>
          <w:spacing w:val="-2"/>
          <w:sz w:val="16"/>
          <w:szCs w:val="16"/>
        </w:rPr>
        <w:t xml:space="preserve"> </w:t>
      </w:r>
      <w:r w:rsidR="00E23481" w:rsidRPr="00AF60D0">
        <w:rPr>
          <w:rFonts w:ascii="Times New Roman" w:eastAsia="Arial Unicode MS" w:hAnsi="Times New Roman"/>
          <w:sz w:val="16"/>
          <w:szCs w:val="16"/>
        </w:rPr>
        <w:t>title</w:t>
      </w:r>
      <w:r w:rsidR="00E23481" w:rsidRPr="00AF60D0">
        <w:rPr>
          <w:rFonts w:ascii="Times New Roman" w:eastAsia="Arial Unicode MS" w:hAnsi="Times New Roman"/>
          <w:spacing w:val="-2"/>
          <w:sz w:val="16"/>
          <w:szCs w:val="16"/>
        </w:rPr>
        <w:t xml:space="preserve"> </w:t>
      </w:r>
      <w:r w:rsidR="00E23481" w:rsidRPr="00AF60D0">
        <w:rPr>
          <w:rFonts w:ascii="Times New Roman" w:eastAsia="Arial Unicode MS" w:hAnsi="Times New Roman"/>
          <w:sz w:val="16"/>
          <w:szCs w:val="16"/>
        </w:rPr>
        <w:t>of</w:t>
      </w:r>
      <w:r w:rsidR="00E23481" w:rsidRPr="00AF60D0">
        <w:rPr>
          <w:rFonts w:ascii="Times New Roman" w:eastAsia="Arial Unicode MS" w:hAnsi="Times New Roman"/>
          <w:spacing w:val="-1"/>
          <w:sz w:val="16"/>
          <w:szCs w:val="16"/>
        </w:rPr>
        <w:t xml:space="preserve"> </w:t>
      </w:r>
      <w:r w:rsidR="00E23481" w:rsidRPr="00AF60D0">
        <w:rPr>
          <w:rFonts w:ascii="Times New Roman" w:eastAsia="Arial Unicode MS" w:hAnsi="Times New Roman"/>
          <w:sz w:val="16"/>
          <w:szCs w:val="16"/>
        </w:rPr>
        <w:t>the</w:t>
      </w:r>
      <w:r w:rsidR="00E23481" w:rsidRPr="00AF60D0">
        <w:rPr>
          <w:rFonts w:ascii="Times New Roman" w:eastAsia="Arial Unicode MS" w:hAnsi="Times New Roman"/>
          <w:spacing w:val="-2"/>
          <w:sz w:val="16"/>
          <w:szCs w:val="16"/>
        </w:rPr>
        <w:t xml:space="preserve"> w</w:t>
      </w:r>
      <w:r w:rsidR="00E23481" w:rsidRPr="00AF60D0">
        <w:rPr>
          <w:rFonts w:ascii="Times New Roman" w:eastAsia="Arial Unicode MS" w:hAnsi="Times New Roman"/>
          <w:sz w:val="16"/>
          <w:szCs w:val="16"/>
        </w:rPr>
        <w:t>ork,</w:t>
      </w:r>
      <w:r w:rsidR="00E23481" w:rsidRPr="00AF60D0">
        <w:rPr>
          <w:rFonts w:ascii="Times New Roman" w:eastAsia="Arial Unicode MS" w:hAnsi="Times New Roman"/>
          <w:spacing w:val="-4"/>
          <w:sz w:val="16"/>
          <w:szCs w:val="16"/>
        </w:rPr>
        <w:t xml:space="preserve"> </w:t>
      </w:r>
      <w:r w:rsidR="00E23481" w:rsidRPr="00AF60D0">
        <w:rPr>
          <w:rFonts w:ascii="Times New Roman" w:eastAsia="Arial Unicode MS" w:hAnsi="Times New Roman"/>
          <w:sz w:val="16"/>
          <w:szCs w:val="16"/>
        </w:rPr>
        <w:t>journal</w:t>
      </w:r>
      <w:r w:rsidR="00E23481" w:rsidRPr="00AF60D0">
        <w:rPr>
          <w:rFonts w:ascii="Times New Roman" w:eastAsia="Arial Unicode MS" w:hAnsi="Times New Roman"/>
          <w:spacing w:val="-5"/>
          <w:sz w:val="16"/>
          <w:szCs w:val="16"/>
        </w:rPr>
        <w:t xml:space="preserve"> </w:t>
      </w:r>
      <w:r w:rsidR="00E23481" w:rsidRPr="00AF60D0">
        <w:rPr>
          <w:rFonts w:ascii="Times New Roman" w:eastAsia="Arial Unicode MS" w:hAnsi="Times New Roman"/>
          <w:sz w:val="16"/>
          <w:szCs w:val="16"/>
        </w:rPr>
        <w:t>citation</w:t>
      </w:r>
      <w:r w:rsidR="00E23481" w:rsidRPr="00AF60D0">
        <w:rPr>
          <w:rFonts w:ascii="Times New Roman" w:eastAsia="Arial Unicode MS" w:hAnsi="Times New Roman"/>
          <w:spacing w:val="-5"/>
          <w:sz w:val="16"/>
          <w:szCs w:val="16"/>
        </w:rPr>
        <w:t xml:space="preserve"> </w:t>
      </w:r>
      <w:r w:rsidR="00E23481" w:rsidRPr="00AF60D0">
        <w:rPr>
          <w:rFonts w:ascii="Times New Roman" w:eastAsia="Arial Unicode MS" w:hAnsi="Times New Roman"/>
          <w:sz w:val="16"/>
          <w:szCs w:val="16"/>
        </w:rPr>
        <w:t>and</w:t>
      </w:r>
      <w:r w:rsidR="00E23481" w:rsidRPr="00AF60D0">
        <w:rPr>
          <w:rFonts w:ascii="Times New Roman" w:eastAsia="Arial Unicode MS" w:hAnsi="Times New Roman"/>
          <w:spacing w:val="-2"/>
          <w:sz w:val="16"/>
          <w:szCs w:val="16"/>
        </w:rPr>
        <w:t xml:space="preserve"> </w:t>
      </w:r>
      <w:r w:rsidR="00E23481" w:rsidRPr="00AF60D0">
        <w:rPr>
          <w:rFonts w:ascii="Times New Roman" w:eastAsia="Arial Unicode MS" w:hAnsi="Times New Roman"/>
          <w:sz w:val="16"/>
          <w:szCs w:val="16"/>
        </w:rPr>
        <w:t>DOI.</w:t>
      </w:r>
    </w:p>
    <w:p w14:paraId="0F1E3E27" w14:textId="77777777" w:rsidR="00E23481" w:rsidRPr="00AF60D0" w:rsidRDefault="00E23481">
      <w:pPr>
        <w:widowControl w:val="0"/>
        <w:autoSpaceDE w:val="0"/>
        <w:autoSpaceDN w:val="0"/>
        <w:adjustRightInd w:val="0"/>
        <w:spacing w:after="0" w:line="240" w:lineRule="auto"/>
        <w:ind w:left="117"/>
        <w:rPr>
          <w:rFonts w:ascii="Times New Roman" w:eastAsia="Arial Unicode MS" w:hAnsi="Times New Roman"/>
          <w:sz w:val="16"/>
          <w:szCs w:val="16"/>
        </w:rPr>
      </w:pPr>
      <w:r w:rsidRPr="00AF60D0">
        <w:rPr>
          <w:rFonts w:ascii="Times New Roman" w:eastAsia="Arial Unicode MS" w:hAnsi="Times New Roman"/>
          <w:position w:val="2"/>
          <w:sz w:val="16"/>
          <w:szCs w:val="16"/>
        </w:rPr>
        <w:t>Published</w:t>
      </w:r>
      <w:r w:rsidRPr="00AF60D0">
        <w:rPr>
          <w:rFonts w:ascii="Times New Roman" w:eastAsia="Arial Unicode MS" w:hAnsi="Times New Roman"/>
          <w:spacing w:val="-6"/>
          <w:position w:val="2"/>
          <w:sz w:val="16"/>
          <w:szCs w:val="16"/>
        </w:rPr>
        <w:t xml:space="preserve"> </w:t>
      </w:r>
      <w:r w:rsidRPr="00AF60D0">
        <w:rPr>
          <w:rFonts w:ascii="Times New Roman" w:eastAsia="Arial Unicode MS" w:hAnsi="Times New Roman"/>
          <w:position w:val="2"/>
          <w:sz w:val="16"/>
          <w:szCs w:val="16"/>
        </w:rPr>
        <w:t>under</w:t>
      </w:r>
      <w:r w:rsidRPr="00AF60D0">
        <w:rPr>
          <w:rFonts w:ascii="Times New Roman" w:eastAsia="Arial Unicode MS" w:hAnsi="Times New Roman"/>
          <w:spacing w:val="-4"/>
          <w:position w:val="2"/>
          <w:sz w:val="16"/>
          <w:szCs w:val="16"/>
        </w:rPr>
        <w:t xml:space="preserve"> </w:t>
      </w:r>
      <w:r w:rsidRPr="00AF60D0">
        <w:rPr>
          <w:rFonts w:ascii="Times New Roman" w:eastAsia="Arial Unicode MS" w:hAnsi="Times New Roman"/>
          <w:position w:val="2"/>
          <w:sz w:val="16"/>
          <w:szCs w:val="16"/>
        </w:rPr>
        <w:t>licence</w:t>
      </w:r>
      <w:r w:rsidRPr="00AF60D0">
        <w:rPr>
          <w:rFonts w:ascii="Times New Roman" w:eastAsia="Arial Unicode MS" w:hAnsi="Times New Roman"/>
          <w:spacing w:val="-5"/>
          <w:position w:val="2"/>
          <w:sz w:val="16"/>
          <w:szCs w:val="16"/>
        </w:rPr>
        <w:t xml:space="preserve"> </w:t>
      </w:r>
      <w:r w:rsidRPr="00AF60D0">
        <w:rPr>
          <w:rFonts w:ascii="Times New Roman" w:eastAsia="Arial Unicode MS" w:hAnsi="Times New Roman"/>
          <w:position w:val="2"/>
          <w:sz w:val="16"/>
          <w:szCs w:val="16"/>
        </w:rPr>
        <w:t>by</w:t>
      </w:r>
      <w:r w:rsidRPr="00AF60D0">
        <w:rPr>
          <w:rFonts w:ascii="Times New Roman" w:eastAsia="Arial Unicode MS" w:hAnsi="Times New Roman"/>
          <w:spacing w:val="-2"/>
          <w:position w:val="2"/>
          <w:sz w:val="16"/>
          <w:szCs w:val="16"/>
        </w:rPr>
        <w:t xml:space="preserve"> </w:t>
      </w:r>
      <w:r w:rsidRPr="00AF60D0">
        <w:rPr>
          <w:rFonts w:ascii="Times New Roman" w:eastAsia="Arial Unicode MS" w:hAnsi="Times New Roman"/>
          <w:position w:val="2"/>
          <w:sz w:val="16"/>
          <w:szCs w:val="16"/>
        </w:rPr>
        <w:t>IOP</w:t>
      </w:r>
      <w:r w:rsidRPr="00AF60D0">
        <w:rPr>
          <w:rFonts w:ascii="Times New Roman" w:eastAsia="Arial Unicode MS" w:hAnsi="Times New Roman"/>
          <w:spacing w:val="-3"/>
          <w:position w:val="2"/>
          <w:sz w:val="16"/>
          <w:szCs w:val="16"/>
        </w:rPr>
        <w:t xml:space="preserve"> </w:t>
      </w:r>
      <w:r w:rsidRPr="00AF60D0">
        <w:rPr>
          <w:rFonts w:ascii="Times New Roman" w:eastAsia="Arial Unicode MS" w:hAnsi="Times New Roman"/>
          <w:position w:val="2"/>
          <w:sz w:val="16"/>
          <w:szCs w:val="16"/>
        </w:rPr>
        <w:t>Publishing</w:t>
      </w:r>
      <w:r w:rsidRPr="00AF60D0">
        <w:rPr>
          <w:rFonts w:ascii="Times New Roman" w:eastAsia="Arial Unicode MS" w:hAnsi="Times New Roman"/>
          <w:spacing w:val="-7"/>
          <w:position w:val="2"/>
          <w:sz w:val="16"/>
          <w:szCs w:val="16"/>
        </w:rPr>
        <w:t xml:space="preserve"> </w:t>
      </w:r>
      <w:r w:rsidRPr="00AF60D0">
        <w:rPr>
          <w:rFonts w:ascii="Times New Roman" w:eastAsia="Arial Unicode MS" w:hAnsi="Times New Roman"/>
          <w:position w:val="2"/>
          <w:sz w:val="16"/>
          <w:szCs w:val="16"/>
        </w:rPr>
        <w:t xml:space="preserve">Ltd                                     </w:t>
      </w:r>
      <w:r w:rsidRPr="00AF60D0">
        <w:rPr>
          <w:rFonts w:ascii="Times New Roman" w:eastAsia="Arial Unicode MS" w:hAnsi="Times New Roman"/>
          <w:spacing w:val="39"/>
          <w:position w:val="2"/>
          <w:sz w:val="16"/>
          <w:szCs w:val="16"/>
        </w:rPr>
        <w:t xml:space="preserve"> </w:t>
      </w:r>
      <w:r w:rsidRPr="00AF60D0">
        <w:rPr>
          <w:rFonts w:ascii="Times New Roman" w:eastAsia="Arial Unicode MS" w:hAnsi="Times New Roman"/>
          <w:sz w:val="16"/>
          <w:szCs w:val="16"/>
        </w:rPr>
        <w:t>1</w:t>
      </w:r>
    </w:p>
    <w:p w14:paraId="16431252" w14:textId="77777777" w:rsidR="00E23481" w:rsidRPr="00AF60D0" w:rsidRDefault="00E23481">
      <w:pPr>
        <w:widowControl w:val="0"/>
        <w:autoSpaceDE w:val="0"/>
        <w:autoSpaceDN w:val="0"/>
        <w:adjustRightInd w:val="0"/>
        <w:spacing w:after="0" w:line="240" w:lineRule="auto"/>
        <w:ind w:left="117"/>
        <w:rPr>
          <w:rFonts w:ascii="Times New Roman" w:eastAsia="Arial Unicode MS" w:hAnsi="Times New Roman"/>
          <w:sz w:val="16"/>
          <w:szCs w:val="16"/>
        </w:rPr>
        <w:sectPr w:rsidR="00E23481" w:rsidRPr="00AF60D0">
          <w:headerReference w:type="default" r:id="rId9"/>
          <w:pgSz w:w="11920" w:h="16860"/>
          <w:pgMar w:top="1140" w:right="1300" w:bottom="280" w:left="1280" w:header="955" w:footer="0" w:gutter="0"/>
          <w:pgNumType w:start="2"/>
          <w:cols w:space="720" w:equalWidth="0">
            <w:col w:w="9340"/>
          </w:cols>
          <w:noEndnote/>
        </w:sectPr>
      </w:pPr>
    </w:p>
    <w:p w14:paraId="26229774" w14:textId="77777777" w:rsidR="00E23481" w:rsidRPr="00AF60D0" w:rsidRDefault="00E23481" w:rsidP="000F1617">
      <w:pPr>
        <w:widowControl w:val="0"/>
        <w:autoSpaceDE w:val="0"/>
        <w:autoSpaceDN w:val="0"/>
        <w:adjustRightInd w:val="0"/>
        <w:spacing w:before="6" w:after="0" w:line="160" w:lineRule="exact"/>
        <w:rPr>
          <w:rFonts w:ascii="Times New Roman" w:hAnsi="Times New Roman"/>
        </w:rPr>
      </w:pPr>
    </w:p>
    <w:p w14:paraId="1818F171" w14:textId="77777777" w:rsidR="00DD787F" w:rsidRPr="00AF60D0" w:rsidRDefault="00DD787F" w:rsidP="000F1617">
      <w:pPr>
        <w:widowControl w:val="0"/>
        <w:autoSpaceDE w:val="0"/>
        <w:autoSpaceDN w:val="0"/>
        <w:adjustRightInd w:val="0"/>
        <w:spacing w:before="6" w:after="0" w:line="160" w:lineRule="exact"/>
        <w:rPr>
          <w:rFonts w:ascii="Times New Roman" w:hAnsi="Times New Roman"/>
        </w:rPr>
      </w:pPr>
    </w:p>
    <w:p w14:paraId="0FF34DA7" w14:textId="77777777" w:rsidR="00DD787F" w:rsidRPr="00AF60D0" w:rsidRDefault="00DD787F" w:rsidP="000F1617">
      <w:pPr>
        <w:widowControl w:val="0"/>
        <w:autoSpaceDE w:val="0"/>
        <w:autoSpaceDN w:val="0"/>
        <w:adjustRightInd w:val="0"/>
        <w:spacing w:before="6" w:after="0" w:line="160" w:lineRule="exact"/>
        <w:rPr>
          <w:rFonts w:ascii="Times New Roman" w:hAnsi="Times New Roman"/>
        </w:rPr>
      </w:pPr>
    </w:p>
    <w:p w14:paraId="03F6ABBB" w14:textId="77777777" w:rsidR="00DD787F" w:rsidRPr="00AF60D0" w:rsidRDefault="00DD787F" w:rsidP="000F1617">
      <w:pPr>
        <w:widowControl w:val="0"/>
        <w:autoSpaceDE w:val="0"/>
        <w:autoSpaceDN w:val="0"/>
        <w:adjustRightInd w:val="0"/>
        <w:spacing w:before="6" w:after="0" w:line="160" w:lineRule="exact"/>
        <w:rPr>
          <w:rFonts w:ascii="Times New Roman" w:hAnsi="Times New Roman"/>
        </w:rPr>
      </w:pPr>
    </w:p>
    <w:sectPr w:rsidR="00DD787F" w:rsidRPr="00AF60D0" w:rsidSect="000F1617">
      <w:footerReference w:type="default" r:id="rId10"/>
      <w:pgSz w:w="11920" w:h="16860"/>
      <w:pgMar w:top="1140" w:right="1300" w:bottom="280" w:left="1300" w:header="955" w:footer="789" w:gutter="0"/>
      <w:pgNumType w:start="2"/>
      <w:cols w:space="720" w:equalWidth="0">
        <w:col w:w="9360"/>
      </w:cols>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2E08B" w14:textId="77777777" w:rsidR="00287E29" w:rsidRDefault="00287E29">
      <w:pPr>
        <w:spacing w:after="0" w:line="240" w:lineRule="auto"/>
      </w:pPr>
      <w:r>
        <w:separator/>
      </w:r>
    </w:p>
  </w:endnote>
  <w:endnote w:type="continuationSeparator" w:id="0">
    <w:p w14:paraId="6BFD75F6" w14:textId="77777777" w:rsidR="00287E29" w:rsidRDefault="00287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31998" w14:textId="77777777" w:rsidR="00E23481" w:rsidRDefault="002A21AB">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8752" behindDoc="1" locked="0" layoutInCell="0" allowOverlap="1" wp14:anchorId="6A8A7C13" wp14:editId="5DC6C52F">
              <wp:simplePos x="0" y="0"/>
              <wp:positionH relativeFrom="page">
                <wp:posOffset>3759200</wp:posOffset>
              </wp:positionH>
              <wp:positionV relativeFrom="page">
                <wp:posOffset>10053320</wp:posOffset>
              </wp:positionV>
              <wp:extent cx="101600" cy="127000"/>
              <wp:effectExtent l="0" t="0" r="0" b="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EC8CDB" w14:textId="13DDF076" w:rsidR="00E23481" w:rsidRDefault="00E23481">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sidR="00AF60D0">
                            <w:rPr>
                              <w:rFonts w:ascii="Times New Roman" w:hAnsi="Times New Roman"/>
                              <w:noProof/>
                              <w:sz w:val="16"/>
                              <w:szCs w:val="16"/>
                            </w:rPr>
                            <w:t>2</w:t>
                          </w:r>
                          <w:r>
                            <w:rPr>
                              <w:rFonts w:ascii="Times New Roman" w:hAnsi="Times New Roman"/>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8A7C13" id="_x0000_t202" coordsize="21600,21600" o:spt="202" path="m,l,21600r21600,l21600,xe">
              <v:stroke joinstyle="miter"/>
              <v:path gradientshapeok="t" o:connecttype="rect"/>
            </v:shapetype>
            <v:shape id="Text Box 3" o:spid="_x0000_s1028" type="#_x0000_t202" style="position:absolute;margin-left:296pt;margin-top:791.6pt;width:8pt;height:10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" o:allowincell="f" filled="f" stroked="f">
              <v:textbox inset="0,0,0,0">
                <w:txbxContent>
                  <w:p w14:paraId="57EC8CDB" w14:textId="13DDF076" w:rsidR="00E23481" w:rsidRDefault="00E23481">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sidR="00AF60D0">
                      <w:rPr>
                        <w:rFonts w:ascii="Times New Roman" w:hAnsi="Times New Roman"/>
                        <w:noProof/>
                        <w:sz w:val="16"/>
                        <w:szCs w:val="16"/>
                      </w:rPr>
                      <w:t>2</w:t>
                    </w:r>
                    <w:r>
                      <w:rPr>
                        <w:rFonts w:ascii="Times New Roman" w:hAnsi="Times New Roman"/>
                        <w:sz w:val="16"/>
                        <w:szCs w:val="16"/>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0E5812" w14:textId="77777777" w:rsidR="00287E29" w:rsidRDefault="00287E29">
      <w:pPr>
        <w:spacing w:after="0" w:line="240" w:lineRule="auto"/>
      </w:pPr>
      <w:r>
        <w:separator/>
      </w:r>
    </w:p>
  </w:footnote>
  <w:footnote w:type="continuationSeparator" w:id="0">
    <w:p w14:paraId="6996A7FF" w14:textId="77777777" w:rsidR="00287E29" w:rsidRDefault="00287E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A595F" w14:textId="453D93F7" w:rsidR="00E23481" w:rsidRDefault="00AF60D0">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7728" behindDoc="1" locked="0" layoutInCell="0" allowOverlap="1" wp14:anchorId="68673F69" wp14:editId="01739FA3">
              <wp:simplePos x="0" y="0"/>
              <wp:positionH relativeFrom="page">
                <wp:posOffset>5874385</wp:posOffset>
              </wp:positionH>
              <wp:positionV relativeFrom="page">
                <wp:posOffset>493395</wp:posOffset>
              </wp:positionV>
              <wp:extent cx="805180" cy="1524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51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5056C0" w14:textId="77777777"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673F69" id="_x0000_t202" coordsize="21600,21600" o:spt="202" path="m,l,21600r21600,l21600,xe">
              <v:stroke joinstyle="miter"/>
              <v:path gradientshapeok="t" o:connecttype="rect"/>
            </v:shapetype>
            <v:shape id="Text Box 2" o:spid="_x0000_s1026" type="#_x0000_t202" style="position:absolute;margin-left:462.55pt;margin-top:38.85pt;width:63.4pt;height:12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" o:allowincell="f" filled="f" stroked="f">
              <v:textbox inset="0,0,0,0">
                <w:txbxContent>
                  <w:p w14:paraId="2A5056C0" w14:textId="77777777"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v:textbox>
              <w10:wrap anchorx="page" anchory="page"/>
            </v:shape>
          </w:pict>
        </mc:Fallback>
      </mc:AlternateContent>
    </w:r>
    <w:r w:rsidR="002A21AB">
      <w:rPr>
        <w:noProof/>
      </w:rPr>
      <mc:AlternateContent>
        <mc:Choice Requires="wps">
          <w:drawing>
            <wp:anchor distT="0" distB="0" distL="114300" distR="114300" simplePos="0" relativeHeight="251656704" behindDoc="1" locked="0" layoutInCell="0" allowOverlap="1" wp14:anchorId="1CE350DA" wp14:editId="196B7052">
              <wp:simplePos x="0" y="0"/>
              <wp:positionH relativeFrom="page">
                <wp:posOffset>790575</wp:posOffset>
              </wp:positionH>
              <wp:positionV relativeFrom="page">
                <wp:posOffset>493395</wp:posOffset>
              </wp:positionV>
              <wp:extent cx="3771265" cy="152400"/>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26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878593" w14:textId="77777777"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E350DA" id="Text Box 1" o:spid="_x0000_s1027" type="#_x0000_t202" style="position:absolute;margin-left:62.25pt;margin-top:38.85pt;width:296.95pt;height:12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" o:allowincell="f" filled="f" stroked="f">
              <v:textbox inset="0,0,0,0">
                <w:txbxContent>
                  <w:p w14:paraId="2D878593" w14:textId="77777777"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C3FE5"/>
    <w:multiLevelType w:val="hybridMultilevel"/>
    <w:tmpl w:val="ECF6572C"/>
    <w:lvl w:ilvl="0" w:tplc="9372088E">
      <w:start w:val="4"/>
      <w:numFmt w:val="decimal"/>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19AF17A5"/>
    <w:multiLevelType w:val="hybridMultilevel"/>
    <w:tmpl w:val="EE586850"/>
    <w:lvl w:ilvl="0" w:tplc="8C366B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2AD3206A"/>
    <w:multiLevelType w:val="hybridMultilevel"/>
    <w:tmpl w:val="F0AC8D94"/>
    <w:lvl w:ilvl="0" w:tplc="9F6093A0">
      <w:start w:val="1"/>
      <w:numFmt w:val="decimal"/>
      <w:lvlText w:val="%1."/>
      <w:lvlJc w:val="left"/>
      <w:pPr>
        <w:ind w:left="720" w:hanging="360"/>
      </w:pPr>
      <w:rPr>
        <w:rFonts w:ascii="Calibri" w:eastAsia="Times New Roman" w:hAnsi="Calibr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374C32"/>
    <w:multiLevelType w:val="hybridMultilevel"/>
    <w:tmpl w:val="7E560D00"/>
    <w:lvl w:ilvl="0" w:tplc="1D56BAB0">
      <w:start w:val="4"/>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576345F3"/>
    <w:multiLevelType w:val="hybridMultilevel"/>
    <w:tmpl w:val="37AAD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2888017">
    <w:abstractNumId w:val="1"/>
  </w:num>
  <w:num w:numId="2" w16cid:durableId="769008877">
    <w:abstractNumId w:val="3"/>
  </w:num>
  <w:num w:numId="3" w16cid:durableId="711610130">
    <w:abstractNumId w:val="0"/>
  </w:num>
  <w:num w:numId="4" w16cid:durableId="1071469245">
    <w:abstractNumId w:val="2"/>
  </w:num>
  <w:num w:numId="5" w16cid:durableId="23189348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1DC3"/>
    <w:rsid w:val="00035942"/>
    <w:rsid w:val="0005494C"/>
    <w:rsid w:val="00057378"/>
    <w:rsid w:val="000D6518"/>
    <w:rsid w:val="000F1617"/>
    <w:rsid w:val="00115D27"/>
    <w:rsid w:val="001A026B"/>
    <w:rsid w:val="001A6FC2"/>
    <w:rsid w:val="001D50D8"/>
    <w:rsid w:val="001E2FF7"/>
    <w:rsid w:val="002158E0"/>
    <w:rsid w:val="0022789F"/>
    <w:rsid w:val="00287E29"/>
    <w:rsid w:val="00296AD5"/>
    <w:rsid w:val="002A21AB"/>
    <w:rsid w:val="00316DEE"/>
    <w:rsid w:val="003436FB"/>
    <w:rsid w:val="004562FE"/>
    <w:rsid w:val="00456C3E"/>
    <w:rsid w:val="004C373A"/>
    <w:rsid w:val="0057707A"/>
    <w:rsid w:val="005B117C"/>
    <w:rsid w:val="005E786F"/>
    <w:rsid w:val="00623D8D"/>
    <w:rsid w:val="00637839"/>
    <w:rsid w:val="00642C25"/>
    <w:rsid w:val="00643785"/>
    <w:rsid w:val="00665F12"/>
    <w:rsid w:val="006C7A67"/>
    <w:rsid w:val="006E5FBB"/>
    <w:rsid w:val="00706E56"/>
    <w:rsid w:val="00753AD4"/>
    <w:rsid w:val="007671FA"/>
    <w:rsid w:val="007875A1"/>
    <w:rsid w:val="007B4495"/>
    <w:rsid w:val="00800F54"/>
    <w:rsid w:val="00846C34"/>
    <w:rsid w:val="008D1EAF"/>
    <w:rsid w:val="008D4E4E"/>
    <w:rsid w:val="0095043B"/>
    <w:rsid w:val="00981DC3"/>
    <w:rsid w:val="009C675B"/>
    <w:rsid w:val="009D6533"/>
    <w:rsid w:val="00A137B4"/>
    <w:rsid w:val="00A40BCB"/>
    <w:rsid w:val="00A4521B"/>
    <w:rsid w:val="00A5429A"/>
    <w:rsid w:val="00AA488E"/>
    <w:rsid w:val="00AC376D"/>
    <w:rsid w:val="00AF60D0"/>
    <w:rsid w:val="00B97986"/>
    <w:rsid w:val="00BD153C"/>
    <w:rsid w:val="00BE7D66"/>
    <w:rsid w:val="00C03CFB"/>
    <w:rsid w:val="00C365F0"/>
    <w:rsid w:val="00CC4BBE"/>
    <w:rsid w:val="00CC5729"/>
    <w:rsid w:val="00D11392"/>
    <w:rsid w:val="00D21635"/>
    <w:rsid w:val="00D27DDE"/>
    <w:rsid w:val="00DB106C"/>
    <w:rsid w:val="00DD787F"/>
    <w:rsid w:val="00E23481"/>
    <w:rsid w:val="00EE636C"/>
    <w:rsid w:val="00F45A4C"/>
    <w:rsid w:val="00F567F4"/>
    <w:rsid w:val="00FF4A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3EAF856"/>
  <w14:defaultImageDpi w14:val="0"/>
  <w15:docId w15:val="{667BA5BC-785C-4F74-9199-B47EFA9B0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3785"/>
    <w:pPr>
      <w:ind w:left="720"/>
      <w:contextualSpacing/>
    </w:pPr>
  </w:style>
  <w:style w:type="paragraph" w:styleId="Header">
    <w:name w:val="header"/>
    <w:basedOn w:val="Normal"/>
    <w:link w:val="HeaderChar"/>
    <w:uiPriority w:val="99"/>
    <w:unhideWhenUsed/>
    <w:rsid w:val="00AF60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60D0"/>
    <w:rPr>
      <w:sz w:val="22"/>
      <w:szCs w:val="22"/>
      <w:lang w:val="id-ID" w:eastAsia="id-ID"/>
    </w:rPr>
  </w:style>
  <w:style w:type="paragraph" w:styleId="Footer">
    <w:name w:val="footer"/>
    <w:basedOn w:val="Normal"/>
    <w:link w:val="FooterChar"/>
    <w:uiPriority w:val="99"/>
    <w:unhideWhenUsed/>
    <w:rsid w:val="00AF60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60D0"/>
    <w:rPr>
      <w:sz w:val="22"/>
      <w:szCs w:val="22"/>
      <w:lang w:val="id-ID" w:eastAsia="id-ID"/>
    </w:rPr>
  </w:style>
  <w:style w:type="paragraph" w:styleId="FootnoteText">
    <w:name w:val="footnote text"/>
    <w:basedOn w:val="Normal"/>
    <w:link w:val="FootnoteTextChar"/>
    <w:uiPriority w:val="99"/>
    <w:semiHidden/>
    <w:unhideWhenUsed/>
    <w:rsid w:val="000D65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6518"/>
    <w:rPr>
      <w:lang w:val="id-ID" w:eastAsia="id-ID"/>
    </w:rPr>
  </w:style>
  <w:style w:type="character" w:styleId="FootnoteReference">
    <w:name w:val="footnote reference"/>
    <w:basedOn w:val="DefaultParagraphFont"/>
    <w:uiPriority w:val="99"/>
    <w:semiHidden/>
    <w:unhideWhenUsed/>
    <w:rsid w:val="000D65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3.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CDB66E-7F70-43A4-8E59-F0AC31907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1697</Words>
  <Characters>9678</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11353</CharactersWithSpaces>
  <SharedDoc>false</SharedDoc>
  <HLinks>
    <vt:vector size="6" baseType="variant">
      <vt:variant>
        <vt:i4>6553702</vt:i4>
      </vt:variant>
      <vt:variant>
        <vt:i4>0</vt:i4>
      </vt:variant>
      <vt:variant>
        <vt:i4>0</vt:i4>
      </vt:variant>
      <vt:variant>
        <vt:i4>5</vt:i4>
      </vt:variant>
      <vt:variant>
        <vt:lpwstr>http://creativecommons.org/licenses/by/3.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eorge Evans</dc:creator>
  <cp:keywords>open access, proceedings, template, fast, affordable, flexible</cp:keywords>
  <dc:description>DocumentCreationInfo</dc:description>
  <cp:lastModifiedBy>acer</cp:lastModifiedBy>
  <cp:revision>2</cp:revision>
  <dcterms:created xsi:type="dcterms:W3CDTF">2022-11-21T04:40:00Z</dcterms:created>
  <dcterms:modified xsi:type="dcterms:W3CDTF">2022-11-21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d3b202f-72aa-38e1-8a08-f56bb8f7250b</vt:lpwstr>
  </property>
  <property fmtid="{D5CDD505-2E9C-101B-9397-08002B2CF9AE}" pid="24" name="Mendeley Citation Style_1">
    <vt:lpwstr>http://www.zotero.org/styles/chicago-author-date</vt:lpwstr>
  </property>
  <property fmtid="{D5CDD505-2E9C-101B-9397-08002B2CF9AE}" pid="25" name="GrammarlyDocumentId">
    <vt:lpwstr>69cf08305aa743aa1e3869c35007a5bc0116bc0e2220b856b168083f50b237f1</vt:lpwstr>
  </property>
</Properties>
</file>